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588138E" w14:textId="740C5054" w:rsidR="008737FD" w:rsidRPr="008E0430" w:rsidRDefault="008E0430" w:rsidP="008518FA">
      <w:pPr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PENULISAN PROPOSAL</w:t>
      </w:r>
    </w:p>
    <w:p w14:paraId="2062E882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0D7E865E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49F56E08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678B1759" w14:textId="77777777" w:rsidR="008737FD" w:rsidRPr="003C46A9" w:rsidRDefault="008737FD">
      <w:pPr>
        <w:spacing w:line="379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E329AD9" w14:textId="4383FD1D" w:rsidR="00C30635" w:rsidRPr="00C30635" w:rsidRDefault="005737AF" w:rsidP="00C30635">
      <w:pPr>
        <w:spacing w:line="264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SISTEM REKOMNEDASI HOTEL SYARIAH MEMANFAATKAN </w:t>
      </w:r>
      <w:r w:rsidR="00C30635" w:rsidRPr="00533ECB">
        <w:rPr>
          <w:rFonts w:ascii="Times New Roman" w:eastAsia="Times New Roman" w:hAnsi="Times New Roman" w:cs="Times New Roman"/>
          <w:b/>
          <w:sz w:val="24"/>
          <w:szCs w:val="24"/>
        </w:rPr>
        <w:t>HALAL</w:t>
      </w:r>
      <w:r w:rsidR="00C30635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="00C30635">
        <w:rPr>
          <w:rFonts w:ascii="Times New Roman" w:eastAsia="Times New Roman" w:hAnsi="Times New Roman" w:cs="Times New Roman"/>
          <w:b/>
          <w:i/>
          <w:sz w:val="24"/>
          <w:szCs w:val="24"/>
        </w:rPr>
        <w:t>SCORING</w:t>
      </w:r>
      <w:r w:rsidR="00C30635">
        <w:rPr>
          <w:rFonts w:ascii="Times New Roman" w:eastAsia="Times New Roman" w:hAnsi="Times New Roman" w:cs="Times New Roman"/>
          <w:b/>
          <w:sz w:val="24"/>
          <w:szCs w:val="24"/>
        </w:rPr>
        <w:t xml:space="preserve"> MENGGUNAKAN </w:t>
      </w:r>
      <w:r w:rsidR="001A5EF0">
        <w:rPr>
          <w:rFonts w:ascii="Times New Roman" w:eastAsia="Times New Roman" w:hAnsi="Times New Roman" w:cs="Times New Roman"/>
          <w:b/>
          <w:sz w:val="24"/>
          <w:szCs w:val="24"/>
        </w:rPr>
        <w:t xml:space="preserve">METODE </w:t>
      </w:r>
      <w:r w:rsidR="00C30635">
        <w:rPr>
          <w:rFonts w:ascii="Times New Roman" w:eastAsia="Times New Roman" w:hAnsi="Times New Roman" w:cs="Times New Roman"/>
          <w:b/>
          <w:sz w:val="24"/>
          <w:szCs w:val="24"/>
        </w:rPr>
        <w:t xml:space="preserve">MAUT </w:t>
      </w:r>
    </w:p>
    <w:p w14:paraId="002577C6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3870A918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5513C01B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71BDB17C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28ED668" w14:textId="0328322C" w:rsidR="008E0430" w:rsidRPr="00AD1B02" w:rsidRDefault="008E0430" w:rsidP="008E0430">
      <w:pPr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 w:rsidRPr="00AD1B02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DOSEN </w:t>
      </w:r>
      <w:proofErr w:type="gramStart"/>
      <w:r w:rsidRPr="00AD1B02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PE</w:t>
      </w:r>
      <w:r w:rsidR="007A0C8D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MBIMBING</w:t>
      </w:r>
      <w:r w:rsidRPr="00AD1B02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 xml:space="preserve"> :</w:t>
      </w:r>
      <w:proofErr w:type="gramEnd"/>
    </w:p>
    <w:p w14:paraId="1136A7E2" w14:textId="645D9C95" w:rsidR="008737FD" w:rsidRDefault="008737FD" w:rsidP="008E0430">
      <w:pPr>
        <w:jc w:val="center"/>
        <w:rPr>
          <w:rFonts w:ascii="Times New Roman" w:eastAsia="Times New Roman" w:hAnsi="Times New Roman" w:cs="Times New Roman"/>
          <w:b/>
          <w:sz w:val="22"/>
          <w:szCs w:val="22"/>
        </w:rPr>
      </w:pPr>
    </w:p>
    <w:p w14:paraId="78D34185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5B8582E7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BFBADDD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7149B7DF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341FD5E1" w14:textId="77777777" w:rsidR="008737FD" w:rsidRDefault="005948F6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drawing>
          <wp:anchor distT="114300" distB="114300" distL="114300" distR="114300" simplePos="0" relativeHeight="251659264" behindDoc="0" locked="0" layoutInCell="1" hidden="0" allowOverlap="1" wp14:anchorId="50FBCE9E" wp14:editId="673259CA">
            <wp:simplePos x="0" y="0"/>
            <wp:positionH relativeFrom="margin">
              <wp:posOffset>2016442</wp:posOffset>
            </wp:positionH>
            <wp:positionV relativeFrom="paragraph">
              <wp:posOffset>152400</wp:posOffset>
            </wp:positionV>
            <wp:extent cx="1012507" cy="1232618"/>
            <wp:effectExtent l="0" t="0" r="0" b="0"/>
            <wp:wrapTopAndBottom distT="114300" distB="114300"/>
            <wp:docPr id="11" name="image2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6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012507" cy="123261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</w:p>
    <w:p w14:paraId="445CF9EC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3DEC9CC4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3946D05D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6CB44C5C" w14:textId="77777777" w:rsidR="008737FD" w:rsidRDefault="005948F6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Oleh:</w:t>
      </w:r>
    </w:p>
    <w:p w14:paraId="5BE257B0" w14:textId="77777777" w:rsidR="008737FD" w:rsidRDefault="008737F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154AD4EE" w14:textId="77777777" w:rsidR="008737FD" w:rsidRDefault="008737FD">
      <w:pPr>
        <w:spacing w:line="352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2D767B4" w14:textId="423E49D6" w:rsidR="008737FD" w:rsidRDefault="00603219">
      <w:pPr>
        <w:tabs>
          <w:tab w:val="left" w:pos="5400"/>
        </w:tabs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ELDI ROHMANUR IKHSAN 1301154307</w:t>
      </w:r>
    </w:p>
    <w:p w14:paraId="4CB25BE7" w14:textId="77777777" w:rsidR="008737FD" w:rsidRDefault="008737F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17C7BF7" w14:textId="77777777" w:rsidR="008737FD" w:rsidRDefault="008737F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FACA4C5" w14:textId="77777777" w:rsidR="008737FD" w:rsidRDefault="008737F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2D3A0517" w14:textId="77777777" w:rsidR="008737FD" w:rsidRDefault="008737FD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25E20FEF" w14:textId="77777777" w:rsidR="008737FD" w:rsidRDefault="008737FD">
      <w:pPr>
        <w:spacing w:line="393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6C8A0FB9" w14:textId="6EB2C6B7" w:rsidR="009600FB" w:rsidRDefault="005948F6" w:rsidP="009600FB">
      <w:pPr>
        <w:spacing w:line="371" w:lineRule="auto"/>
        <w:jc w:val="center"/>
        <w:rPr>
          <w:rFonts w:ascii="Times New Roman" w:eastAsia="Times New Roman" w:hAnsi="Times New Roman" w:cs="Times New Roman"/>
          <w:sz w:val="24"/>
          <w:szCs w:val="24"/>
        </w:rPr>
        <w:sectPr w:rsidR="009600FB" w:rsidSect="00660EC1">
          <w:footerReference w:type="default" r:id="rId9"/>
          <w:footerReference w:type="first" r:id="rId10"/>
          <w:pgSz w:w="11906" w:h="16838"/>
          <w:pgMar w:top="2268" w:right="1701" w:bottom="1701" w:left="2268" w:header="709" w:footer="709" w:gutter="0"/>
          <w:pgNumType w:fmt="lowerRoman" w:start="1"/>
          <w:cols w:space="720"/>
          <w:titlePg/>
          <w:docGrid w:linePitch="272"/>
        </w:sect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ROGRAM STUDI S1 TEKNIK INFORMATIKA FAKULTAS INFORMATIKA UNIVERSITAS TELKOM </w:t>
      </w:r>
      <w:r w:rsidR="007A0C8D">
        <w:rPr>
          <w:rFonts w:ascii="Times New Roman" w:eastAsia="Times New Roman" w:hAnsi="Times New Roman" w:cs="Times New Roman"/>
          <w:sz w:val="24"/>
          <w:szCs w:val="24"/>
          <w:lang w:val="en-US"/>
        </w:rPr>
        <w:t>SEPTEMBE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2018</w:t>
      </w:r>
    </w:p>
    <w:p w14:paraId="169B4038" w14:textId="77777777" w:rsidR="008737FD" w:rsidRPr="007F6DB4" w:rsidRDefault="005948F6" w:rsidP="007F6DB4">
      <w:pPr>
        <w:pStyle w:val="Heading1"/>
        <w:jc w:val="center"/>
        <w:rPr>
          <w:rFonts w:ascii="Times New Roman" w:eastAsia="Times New Roman" w:hAnsi="Times New Roman" w:cs="Times New Roman"/>
          <w:sz w:val="28"/>
          <w:szCs w:val="28"/>
        </w:rPr>
      </w:pPr>
      <w:bookmarkStart w:id="0" w:name="_Toc528247162"/>
      <w:r w:rsidRPr="007F6DB4">
        <w:rPr>
          <w:rFonts w:ascii="Times New Roman" w:eastAsia="Times New Roman" w:hAnsi="Times New Roman" w:cs="Times New Roman"/>
          <w:sz w:val="28"/>
          <w:szCs w:val="28"/>
        </w:rPr>
        <w:lastRenderedPageBreak/>
        <w:t>LEMBAR PENGESAHAN</w:t>
      </w:r>
      <w:bookmarkEnd w:id="0"/>
    </w:p>
    <w:p w14:paraId="5CFB74E4" w14:textId="77777777" w:rsidR="008737FD" w:rsidRDefault="005948F6">
      <w:pPr>
        <w:spacing w:line="54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35C032C9" w14:textId="3B4F4C1F" w:rsidR="008737FD" w:rsidRPr="008E0430" w:rsidRDefault="008E0430">
      <w:pPr>
        <w:jc w:val="center"/>
        <w:rPr>
          <w:rFonts w:ascii="Times New Roman" w:eastAsia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PENULISAN PROPOSAL</w:t>
      </w:r>
    </w:p>
    <w:p w14:paraId="29690856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3D719160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48E2EA50" w14:textId="77777777" w:rsidR="008737FD" w:rsidRDefault="005948F6">
      <w:pPr>
        <w:spacing w:line="392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745FE778" w14:textId="77777777" w:rsidR="001C16EC" w:rsidRPr="00C30635" w:rsidRDefault="001C16EC" w:rsidP="001C16EC">
      <w:pPr>
        <w:spacing w:line="264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SISTEM REKOMNEDASI HOTEL SYARIAH MEMANFAATKAN </w:t>
      </w:r>
      <w:r w:rsidRPr="00533ECB">
        <w:rPr>
          <w:rFonts w:ascii="Times New Roman" w:eastAsia="Times New Roman" w:hAnsi="Times New Roman" w:cs="Times New Roman"/>
          <w:b/>
          <w:sz w:val="24"/>
          <w:szCs w:val="24"/>
        </w:rPr>
        <w:t>HALAL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b/>
          <w:i/>
          <w:sz w:val="24"/>
          <w:szCs w:val="24"/>
        </w:rPr>
        <w:t>SCORING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MENGGUNAKAN METODE MAUT </w:t>
      </w:r>
    </w:p>
    <w:p w14:paraId="596A45CC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5D04790D" w14:textId="77777777" w:rsidR="008737FD" w:rsidRDefault="005948F6">
      <w:pPr>
        <w:spacing w:line="333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5DAA39CD" w14:textId="41265538" w:rsidR="008737FD" w:rsidRPr="008E0430" w:rsidRDefault="008E0430">
      <w:pPr>
        <w:jc w:val="center"/>
        <w:rPr>
          <w:rFonts w:ascii="Times New Roman" w:eastAsia="Times New Roman" w:hAnsi="Times New Roman" w:cs="Times New Roman"/>
          <w:b/>
          <w:sz w:val="22"/>
          <w:szCs w:val="22"/>
          <w:lang w:val="en-US"/>
        </w:rPr>
      </w:pPr>
      <w:r>
        <w:rPr>
          <w:rFonts w:ascii="Times New Roman" w:eastAsia="Times New Roman" w:hAnsi="Times New Roman" w:cs="Times New Roman"/>
          <w:b/>
          <w:sz w:val="22"/>
          <w:szCs w:val="22"/>
          <w:lang w:val="en-US"/>
        </w:rPr>
        <w:t>DOSEN PE</w:t>
      </w:r>
      <w:r w:rsidR="006E6FAD">
        <w:rPr>
          <w:rFonts w:ascii="Times New Roman" w:eastAsia="Times New Roman" w:hAnsi="Times New Roman" w:cs="Times New Roman"/>
          <w:b/>
          <w:sz w:val="22"/>
          <w:szCs w:val="22"/>
          <w:lang w:val="en-US"/>
        </w:rPr>
        <w:t>MIMBING</w:t>
      </w:r>
      <w:r w:rsidR="007A0C8D">
        <w:rPr>
          <w:rFonts w:ascii="Times New Roman" w:eastAsia="Times New Roman" w:hAnsi="Times New Roman" w:cs="Times New Roman"/>
          <w:b/>
          <w:sz w:val="22"/>
          <w:szCs w:val="22"/>
          <w:lang w:val="en-US"/>
        </w:rPr>
        <w:t>:</w:t>
      </w:r>
    </w:p>
    <w:p w14:paraId="667856E5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4B29248C" w14:textId="77777777" w:rsidR="008E0430" w:rsidRPr="008E0430" w:rsidRDefault="008E0430" w:rsidP="008E0430">
      <w:pPr>
        <w:jc w:val="center"/>
        <w:rPr>
          <w:rFonts w:ascii="Times New Roman" w:eastAsia="Times New Roman" w:hAnsi="Times New Roman" w:cs="Times New Roman"/>
          <w:i/>
          <w:sz w:val="22"/>
          <w:szCs w:val="22"/>
          <w:lang w:val="en-US"/>
        </w:rPr>
      </w:pPr>
      <w:r>
        <w:rPr>
          <w:rFonts w:ascii="Times New Roman" w:eastAsia="Times New Roman" w:hAnsi="Times New Roman" w:cs="Times New Roman"/>
          <w:i/>
          <w:sz w:val="22"/>
          <w:szCs w:val="22"/>
        </w:rPr>
        <w:t>Sebagai salah satu syarat dalam melaksanakan pe</w:t>
      </w:r>
      <w:proofErr w:type="spellStart"/>
      <w:r>
        <w:rPr>
          <w:rFonts w:ascii="Times New Roman" w:eastAsia="Times New Roman" w:hAnsi="Times New Roman" w:cs="Times New Roman"/>
          <w:i/>
          <w:sz w:val="22"/>
          <w:szCs w:val="22"/>
          <w:lang w:val="en-US"/>
        </w:rPr>
        <w:t>nulisan</w:t>
      </w:r>
      <w:proofErr w:type="spellEnd"/>
      <w:r>
        <w:rPr>
          <w:rFonts w:ascii="Times New Roman" w:eastAsia="Times New Roman" w:hAnsi="Times New Roman" w:cs="Times New Roman"/>
          <w:i/>
          <w:sz w:val="22"/>
          <w:szCs w:val="22"/>
          <w:lang w:val="en-US"/>
        </w:rPr>
        <w:t xml:space="preserve"> proposal</w:t>
      </w:r>
    </w:p>
    <w:p w14:paraId="74D0A3F1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032E4A58" w14:textId="77777777" w:rsidR="008737FD" w:rsidRDefault="005948F6">
      <w:pPr>
        <w:spacing w:line="274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21E6B3C3" w14:textId="77777777" w:rsidR="008737FD" w:rsidRDefault="005948F6">
      <w:pPr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Oleh</w:t>
      </w:r>
    </w:p>
    <w:p w14:paraId="2A8B169C" w14:textId="77777777" w:rsidR="008737FD" w:rsidRDefault="005948F6">
      <w:pPr>
        <w:spacing w:line="384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34EF3630" w14:textId="6BF8EB42" w:rsidR="008737FD" w:rsidRDefault="00533ECB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ELDI ROHMANUR IKHSAN 1301154307</w:t>
      </w:r>
    </w:p>
    <w:p w14:paraId="57FEAF45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6096D01E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  <w:sectPr w:rsidR="008737FD" w:rsidSect="00270A22">
          <w:footerReference w:type="first" r:id="rId11"/>
          <w:pgSz w:w="11906" w:h="16838"/>
          <w:pgMar w:top="2268" w:right="1701" w:bottom="1701" w:left="2268" w:header="709" w:footer="709" w:gutter="0"/>
          <w:pgNumType w:fmt="lowerRoman"/>
          <w:cols w:space="720"/>
          <w:docGrid w:linePitch="272"/>
        </w:sectPr>
      </w:pPr>
      <w:r>
        <w:rPr>
          <w:rFonts w:ascii="Times New Roman" w:eastAsia="Times New Roman" w:hAnsi="Times New Roman" w:cs="Times New Roman"/>
        </w:rPr>
        <w:t xml:space="preserve"> </w:t>
      </w:r>
    </w:p>
    <w:p w14:paraId="14BAF7E0" w14:textId="5AEECF6D" w:rsidR="008737FD" w:rsidRDefault="005948F6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Bandung, </w:t>
      </w:r>
      <w:r w:rsidR="00533ECB">
        <w:rPr>
          <w:rFonts w:ascii="Times New Roman" w:eastAsia="Times New Roman" w:hAnsi="Times New Roman" w:cs="Times New Roman"/>
          <w:sz w:val="24"/>
          <w:szCs w:val="24"/>
          <w:lang w:val="en-US"/>
        </w:rPr>
        <w:t>01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33ECB">
        <w:rPr>
          <w:rFonts w:ascii="Times New Roman" w:eastAsia="Times New Roman" w:hAnsi="Times New Roman" w:cs="Times New Roman"/>
          <w:sz w:val="24"/>
          <w:szCs w:val="24"/>
        </w:rPr>
        <w:t xml:space="preserve">November </w:t>
      </w:r>
      <w:r>
        <w:rPr>
          <w:rFonts w:ascii="Times New Roman" w:eastAsia="Times New Roman" w:hAnsi="Times New Roman" w:cs="Times New Roman"/>
          <w:sz w:val="24"/>
          <w:szCs w:val="24"/>
        </w:rPr>
        <w:t>2018</w:t>
      </w:r>
    </w:p>
    <w:p w14:paraId="63C41235" w14:textId="77777777" w:rsidR="008737FD" w:rsidRDefault="005948F6">
      <w:pPr>
        <w:spacing w:line="149" w:lineRule="auto"/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73FB602E" w14:textId="77777777" w:rsidR="008737FD" w:rsidRDefault="005948F6">
      <w:pPr>
        <w:jc w:val="center"/>
        <w:rPr>
          <w:rFonts w:ascii="Times New Roman" w:eastAsia="Times New Roman" w:hAnsi="Times New Roman" w:cs="Times New Roman"/>
          <w:sz w:val="24"/>
          <w:szCs w:val="24"/>
        </w:rPr>
        <w:sectPr w:rsidR="008737FD">
          <w:type w:val="continuous"/>
          <w:pgSz w:w="11906" w:h="16838"/>
          <w:pgMar w:top="2268" w:right="1701" w:bottom="1701" w:left="2268" w:header="709" w:footer="709" w:gutter="0"/>
          <w:cols w:space="720" w:equalWidth="0">
            <w:col w:w="7936" w:space="0"/>
          </w:cols>
        </w:sectPr>
      </w:pPr>
      <w:r>
        <w:rPr>
          <w:rFonts w:ascii="Times New Roman" w:eastAsia="Times New Roman" w:hAnsi="Times New Roman" w:cs="Times New Roman"/>
          <w:sz w:val="24"/>
          <w:szCs w:val="24"/>
        </w:rPr>
        <w:t>Menyetujui,</w:t>
      </w:r>
    </w:p>
    <w:p w14:paraId="0DA5B841" w14:textId="77777777" w:rsidR="008737FD" w:rsidRDefault="00FC35B6">
      <w:pPr>
        <w:jc w:val="center"/>
        <w:rPr>
          <w:rFonts w:ascii="Times New Roman" w:eastAsia="Times New Roman" w:hAnsi="Times New Roman" w:cs="Times New Roman"/>
        </w:rPr>
      </w:pPr>
      <w:r>
        <w:rPr>
          <w:noProof/>
        </w:rPr>
        <mc:AlternateContent>
          <mc:Choice Requires="wps">
            <w:drawing>
              <wp:anchor distT="0" distB="0" distL="0" distR="0" simplePos="0" relativeHeight="251655680" behindDoc="1" locked="0" layoutInCell="1" hidden="0" allowOverlap="1" wp14:anchorId="3D90CC86" wp14:editId="77030007">
                <wp:simplePos x="0" y="0"/>
                <wp:positionH relativeFrom="margin">
                  <wp:posOffset>-87630</wp:posOffset>
                </wp:positionH>
                <wp:positionV relativeFrom="paragraph">
                  <wp:posOffset>299720</wp:posOffset>
                </wp:positionV>
                <wp:extent cx="1993900" cy="1266825"/>
                <wp:effectExtent l="0" t="0" r="0" b="0"/>
                <wp:wrapTopAndBottom distT="0" distB="0"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93900" cy="12668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5E9E0525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4"/>
                              </w:rPr>
                              <w:t xml:space="preserve">Dosen Pembimbing </w:t>
                            </w:r>
                          </w:p>
                          <w:p w14:paraId="6F38509D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5E799C68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7A7227E8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0871DF3A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138D75EF" w14:textId="57B4DE7D" w:rsidR="004F42D6" w:rsidRPr="008E0430" w:rsidRDefault="004F42D6">
                            <w:pPr>
                              <w:jc w:val="center"/>
                              <w:textDirection w:val="btLr"/>
                              <w:rPr>
                                <w:lang w:val="en-US"/>
                              </w:rPr>
                            </w:pPr>
                          </w:p>
                          <w:p w14:paraId="34F21EB4" w14:textId="74C9665A" w:rsidR="004F42D6" w:rsidRPr="008E0430" w:rsidRDefault="004F42D6">
                            <w:pPr>
                              <w:jc w:val="center"/>
                              <w:textDirection w:val="btLr"/>
                              <w:rPr>
                                <w:lang w:val="en-US"/>
                              </w:rPr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 xml:space="preserve">NIP </w:t>
                            </w:r>
                            <w:proofErr w:type="spellStart"/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lang w:val="en-US"/>
                              </w:rPr>
                              <w:t>xxxxx</w:t>
                            </w:r>
                            <w:proofErr w:type="spellEnd"/>
                          </w:p>
                          <w:p w14:paraId="4790A0CE" w14:textId="77777777" w:rsidR="004F42D6" w:rsidRDefault="004F42D6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D90CC86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-6.9pt;margin-top:23.6pt;width:157pt;height:99.75pt;z-index:-251660800;visibility:visible;mso-wrap-style:square;mso-width-percent:0;mso-height-percent:0;mso-wrap-distance-left:0;mso-wrap-distance-top:0;mso-wrap-distance-right:0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" filled="f" stroked="f">
                <v:textbox inset="2.53958mm,2.53958mm,2.53958mm,2.53958mm">
                  <w:txbxContent>
                    <w:p w14:paraId="5E9E0525" w14:textId="77777777" w:rsidR="004F42D6" w:rsidRDefault="004F42D6">
                      <w:pPr>
                        <w:jc w:val="center"/>
                        <w:textDirection w:val="btL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  <w:sz w:val="24"/>
                        </w:rPr>
                        <w:t xml:space="preserve">Dosen Pembimbing </w:t>
                      </w:r>
                    </w:p>
                    <w:p w14:paraId="6F38509D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5E799C68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7A7227E8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0871DF3A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138D75EF" w14:textId="57B4DE7D" w:rsidR="004F42D6" w:rsidRPr="008E0430" w:rsidRDefault="004F42D6">
                      <w:pPr>
                        <w:jc w:val="center"/>
                        <w:textDirection w:val="btLr"/>
                        <w:rPr>
                          <w:lang w:val="en-US"/>
                        </w:rPr>
                      </w:pPr>
                    </w:p>
                    <w:p w14:paraId="34F21EB4" w14:textId="74C9665A" w:rsidR="004F42D6" w:rsidRPr="008E0430" w:rsidRDefault="004F42D6">
                      <w:pPr>
                        <w:jc w:val="center"/>
                        <w:textDirection w:val="btLr"/>
                        <w:rPr>
                          <w:lang w:val="en-US"/>
                        </w:rPr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 xml:space="preserve">NIP </w:t>
                      </w: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  <w:lang w:val="en-US"/>
                        </w:rPr>
                        <w:t>xxxxx</w:t>
                      </w:r>
                    </w:p>
                    <w:p w14:paraId="4790A0CE" w14:textId="77777777" w:rsidR="004F42D6" w:rsidRDefault="004F42D6">
                      <w:pPr>
                        <w:textDirection w:val="btLr"/>
                      </w:pP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299A4CB0" w14:textId="77777777" w:rsidR="008737FD" w:rsidRDefault="006E0656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0" distR="0" simplePos="0" relativeHeight="251661824" behindDoc="1" locked="0" layoutInCell="1" hidden="0" allowOverlap="1" wp14:anchorId="4924F418" wp14:editId="29B517C2">
                <wp:simplePos x="0" y="0"/>
                <wp:positionH relativeFrom="margin">
                  <wp:posOffset>3112770</wp:posOffset>
                </wp:positionH>
                <wp:positionV relativeFrom="paragraph">
                  <wp:posOffset>149860</wp:posOffset>
                </wp:positionV>
                <wp:extent cx="1828800" cy="1266825"/>
                <wp:effectExtent l="0" t="0" r="0" b="0"/>
                <wp:wrapTopAndBottom distT="0" distB="0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28800" cy="12668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4B90B2D7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  <w:sz w:val="24"/>
                              </w:rPr>
                              <w:t>Mahasiswa</w:t>
                            </w:r>
                          </w:p>
                          <w:p w14:paraId="0929CFA8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24100293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153F9121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42AF5CA8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</w:p>
                          <w:p w14:paraId="5C825F50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Rafi Indrajati</w:t>
                            </w:r>
                          </w:p>
                          <w:p w14:paraId="108F6871" w14:textId="77777777" w:rsidR="004F42D6" w:rsidRDefault="004F42D6">
                            <w:pPr>
                              <w:jc w:val="center"/>
                              <w:textDirection w:val="btLr"/>
                            </w:pPr>
                            <w:r>
                              <w:rPr>
                                <w:rFonts w:ascii="Times New Roman" w:eastAsia="Times New Roman" w:hAnsi="Times New Roman" w:cs="Times New Roman"/>
                                <w:color w:val="000000"/>
                              </w:rPr>
                              <w:t>NIM 1301154237</w:t>
                            </w:r>
                          </w:p>
                          <w:p w14:paraId="68A66B80" w14:textId="77777777" w:rsidR="004F42D6" w:rsidRDefault="004F42D6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t" anchorCtr="0"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24F418" id="Text Box 1" o:spid="_x0000_s1027" type="#_x0000_t202" style="position:absolute;margin-left:245.1pt;margin-top:11.8pt;width:2in;height:99.75pt;z-index:-251654656;visibility:visible;mso-wrap-style:square;mso-height-percent:0;mso-wrap-distance-left:0;mso-wrap-distance-top:0;mso-wrap-distance-right:0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" filled="f" stroked="f">
                <v:textbox inset="2.53958mm,2.53958mm,2.53958mm,2.53958mm">
                  <w:txbxContent>
                    <w:p w14:paraId="4B90B2D7" w14:textId="77777777" w:rsidR="004F42D6" w:rsidRDefault="004F42D6">
                      <w:pPr>
                        <w:jc w:val="center"/>
                        <w:textDirection w:val="btL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  <w:sz w:val="24"/>
                        </w:rPr>
                        <w:t>Mahasiswa</w:t>
                      </w:r>
                    </w:p>
                    <w:p w14:paraId="0929CFA8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24100293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153F9121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42AF5CA8" w14:textId="77777777" w:rsidR="004F42D6" w:rsidRDefault="004F42D6">
                      <w:pPr>
                        <w:jc w:val="center"/>
                        <w:textDirection w:val="btLr"/>
                      </w:pPr>
                    </w:p>
                    <w:p w14:paraId="5C825F50" w14:textId="77777777" w:rsidR="004F42D6" w:rsidRDefault="004F42D6">
                      <w:pPr>
                        <w:jc w:val="center"/>
                        <w:textDirection w:val="btL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Rafi Indrajati</w:t>
                      </w:r>
                    </w:p>
                    <w:p w14:paraId="108F6871" w14:textId="77777777" w:rsidR="004F42D6" w:rsidRDefault="004F42D6">
                      <w:pPr>
                        <w:jc w:val="center"/>
                        <w:textDirection w:val="btLr"/>
                      </w:pPr>
                      <w:r>
                        <w:rPr>
                          <w:rFonts w:ascii="Times New Roman" w:eastAsia="Times New Roman" w:hAnsi="Times New Roman" w:cs="Times New Roman"/>
                          <w:color w:val="000000"/>
                        </w:rPr>
                        <w:t>NIM 1301154237</w:t>
                      </w:r>
                    </w:p>
                    <w:p w14:paraId="68A66B80" w14:textId="77777777" w:rsidR="004F42D6" w:rsidRDefault="004F42D6">
                      <w:pPr>
                        <w:textDirection w:val="btLr"/>
                      </w:pP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="005948F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1F7CC2D2" w14:textId="77777777" w:rsidR="008737FD" w:rsidRDefault="008737FD">
      <w:pPr>
        <w:rPr>
          <w:rFonts w:ascii="Times New Roman" w:eastAsia="Times New Roman" w:hAnsi="Times New Roman" w:cs="Times New Roman"/>
        </w:rPr>
      </w:pPr>
      <w:bookmarkStart w:id="1" w:name="_GoBack"/>
      <w:bookmarkEnd w:id="1"/>
    </w:p>
    <w:p w14:paraId="104AC5B0" w14:textId="77777777" w:rsidR="008737FD" w:rsidRDefault="008737FD">
      <w:pPr>
        <w:rPr>
          <w:rFonts w:ascii="Times New Roman" w:eastAsia="Times New Roman" w:hAnsi="Times New Roman" w:cs="Times New Roman"/>
        </w:rPr>
        <w:sectPr w:rsidR="008737FD">
          <w:type w:val="continuous"/>
          <w:pgSz w:w="11906" w:h="16838"/>
          <w:pgMar w:top="2268" w:right="1701" w:bottom="1701" w:left="2268" w:header="709" w:footer="709" w:gutter="0"/>
          <w:cols w:num="2" w:space="720" w:equalWidth="0">
            <w:col w:w="3608" w:space="720"/>
            <w:col w:w="3608" w:space="0"/>
          </w:cols>
        </w:sectPr>
      </w:pPr>
    </w:p>
    <w:p w14:paraId="1F8EAAC9" w14:textId="77777777" w:rsidR="008737FD" w:rsidRDefault="005948F6" w:rsidP="0079212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engetahui,</w:t>
      </w:r>
    </w:p>
    <w:p w14:paraId="3F3A9D30" w14:textId="77777777" w:rsidR="008737FD" w:rsidRDefault="008737FD" w:rsidP="0079212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6AD0ECF" w14:textId="77777777" w:rsidR="008737FD" w:rsidRDefault="005948F6" w:rsidP="00792120">
      <w:pPr>
        <w:spacing w:line="360" w:lineRule="auto"/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sz w:val="23"/>
          <w:szCs w:val="23"/>
        </w:rPr>
        <w:t>Ketua Program Studi S1 Teknik Informatika</w:t>
      </w:r>
    </w:p>
    <w:p w14:paraId="781DE2E7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2D96B19A" w14:textId="77777777" w:rsidR="008737FD" w:rsidRDefault="005948F6">
      <w:pPr>
        <w:spacing w:line="218" w:lineRule="auto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14:paraId="09283A30" w14:textId="77777777" w:rsidR="008737FD" w:rsidRDefault="008737FD">
      <w:pPr>
        <w:spacing w:line="218" w:lineRule="auto"/>
        <w:rPr>
          <w:rFonts w:ascii="Times New Roman" w:eastAsia="Times New Roman" w:hAnsi="Times New Roman" w:cs="Times New Roman"/>
        </w:rPr>
      </w:pPr>
    </w:p>
    <w:p w14:paraId="674D03B9" w14:textId="77777777" w:rsidR="008737FD" w:rsidRDefault="008737FD">
      <w:pPr>
        <w:spacing w:line="218" w:lineRule="auto"/>
        <w:rPr>
          <w:rFonts w:ascii="Times New Roman" w:eastAsia="Times New Roman" w:hAnsi="Times New Roman" w:cs="Times New Roman"/>
        </w:rPr>
      </w:pPr>
    </w:p>
    <w:p w14:paraId="1094CA91" w14:textId="77777777" w:rsidR="008737FD" w:rsidRDefault="005948F6">
      <w:pPr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Said Al Faraby, S.T., M.Sc.</w:t>
      </w:r>
    </w:p>
    <w:p w14:paraId="372BE7E8" w14:textId="77777777" w:rsidR="000C352B" w:rsidRPr="000C352B" w:rsidRDefault="005948F6" w:rsidP="000C352B">
      <w:pPr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NIP 15890019</w:t>
      </w:r>
    </w:p>
    <w:p w14:paraId="2A6C70D8" w14:textId="77777777" w:rsidR="008737FD" w:rsidRPr="007F6DB4" w:rsidRDefault="005948F6" w:rsidP="007F6DB4">
      <w:pPr>
        <w:pStyle w:val="Heading1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2" w:name="_Toc528247163"/>
      <w:r w:rsidRPr="007F6DB4">
        <w:rPr>
          <w:rFonts w:ascii="Times New Roman" w:eastAsia="Times New Roman" w:hAnsi="Times New Roman" w:cs="Times New Roman"/>
          <w:sz w:val="24"/>
          <w:szCs w:val="24"/>
        </w:rPr>
        <w:t>KATA PENGANTAR</w:t>
      </w:r>
      <w:bookmarkEnd w:id="2"/>
    </w:p>
    <w:p w14:paraId="1D31E5D6" w14:textId="77777777" w:rsidR="008737FD" w:rsidRDefault="008737FD">
      <w:pPr>
        <w:jc w:val="center"/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1E4B14A4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69830DFC" w14:textId="39F80E74" w:rsidR="008737F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BU</w:t>
      </w:r>
    </w:p>
    <w:p w14:paraId="63BC7DB9" w14:textId="77777777" w:rsidR="008737FD" w:rsidRDefault="008737F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513001BD" w14:textId="77777777" w:rsidR="008737FD" w:rsidRDefault="008737F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39BFA034" w14:textId="77777777" w:rsidR="008737FD" w:rsidRDefault="008737F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0771BDFD" w14:textId="77777777" w:rsidR="008737FD" w:rsidRDefault="008737F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3192573F" w14:textId="77777777" w:rsidR="000C352B" w:rsidRDefault="000C352B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5629D88A" w14:textId="77777777" w:rsidR="000C352B" w:rsidRDefault="000C352B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1E64F902" w14:textId="7C4F3953" w:rsidR="000C352B" w:rsidRDefault="000C352B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06572668" w14:textId="586923FE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5496BAA9" w14:textId="368ADE50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087F6334" w14:textId="7564AE8F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3289A8B9" w14:textId="447004BB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1872550D" w14:textId="2E1EE211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71D36A5C" w14:textId="457A30F3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7BB4B636" w14:textId="2684B59B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4C37CF4E" w14:textId="66DBA586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1369FDF1" w14:textId="1F84B386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40E7DD3E" w14:textId="3E8E6D80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790BAFB9" w14:textId="516A40F9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744B625A" w14:textId="55BC7997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3A917DC8" w14:textId="6E086045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52622656" w14:textId="7C0CD403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132E5FD8" w14:textId="2E57EC88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7E19ED93" w14:textId="2953BD8C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0C9B656D" w14:textId="615E0666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6F285F47" w14:textId="632A9ED2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751BB727" w14:textId="6BE7697A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27C662BC" w14:textId="43695BE9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3BF7D9A1" w14:textId="4CE2EDA6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38C3D731" w14:textId="648D2E45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173500FC" w14:textId="4B9004B2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6F10EE83" w14:textId="39DD877E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02A3D1A2" w14:textId="4AC3E97A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262E55DF" w14:textId="77777777" w:rsidR="007A0C8D" w:rsidRDefault="007A0C8D">
      <w:pPr>
        <w:rPr>
          <w:rFonts w:ascii="Times New Roman" w:eastAsia="Times New Roman" w:hAnsi="Times New Roman" w:cs="Times New Roman"/>
          <w:b/>
          <w:sz w:val="28"/>
          <w:szCs w:val="28"/>
        </w:rPr>
      </w:pPr>
    </w:p>
    <w:p w14:paraId="22B17129" w14:textId="77777777" w:rsidR="008737FD" w:rsidRPr="007F6DB4" w:rsidRDefault="005948F6" w:rsidP="007F6DB4">
      <w:pPr>
        <w:pStyle w:val="Heading1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3" w:name="_Toc528247164"/>
      <w:r w:rsidRPr="007F6DB4">
        <w:rPr>
          <w:rFonts w:ascii="Times New Roman" w:eastAsia="Times New Roman" w:hAnsi="Times New Roman" w:cs="Times New Roman"/>
          <w:sz w:val="24"/>
          <w:szCs w:val="24"/>
        </w:rPr>
        <w:t>ABSTRAK</w:t>
      </w:r>
      <w:bookmarkEnd w:id="3"/>
    </w:p>
    <w:p w14:paraId="0C4EE48D" w14:textId="77777777" w:rsidR="008737FD" w:rsidRDefault="008737FD">
      <w:pPr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9A2A09B" w14:textId="47AC68D3" w:rsidR="008737FD" w:rsidRPr="000D0624" w:rsidRDefault="005948F6">
      <w:pPr>
        <w:spacing w:line="360" w:lineRule="auto"/>
        <w:jc w:val="both"/>
        <w:rPr>
          <w:rFonts w:ascii="Times New Roman" w:eastAsia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ab/>
      </w:r>
      <w:r w:rsidR="007A0C8D">
        <w:rPr>
          <w:rFonts w:ascii="Times New Roman" w:eastAsia="Times New Roman" w:hAnsi="Times New Roman" w:cs="Times New Roman"/>
          <w:i/>
          <w:lang w:val="en-US"/>
        </w:rPr>
        <w:t>TBU</w:t>
      </w:r>
    </w:p>
    <w:p w14:paraId="7EF83AAA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</w:rPr>
      </w:pPr>
    </w:p>
    <w:p w14:paraId="13EF7C3A" w14:textId="04DF0506" w:rsidR="008737FD" w:rsidRPr="000D0624" w:rsidRDefault="005948F6">
      <w:pPr>
        <w:spacing w:line="360" w:lineRule="auto"/>
        <w:jc w:val="both"/>
        <w:rPr>
          <w:rFonts w:ascii="Times New Roman" w:eastAsia="Times New Roman" w:hAnsi="Times New Roman" w:cs="Times New Roman"/>
          <w:i/>
          <w:lang w:val="en-US"/>
        </w:rPr>
      </w:pPr>
      <w:r>
        <w:rPr>
          <w:rFonts w:ascii="Times New Roman" w:eastAsia="Times New Roman" w:hAnsi="Times New Roman" w:cs="Times New Roman"/>
          <w:b/>
        </w:rPr>
        <w:t xml:space="preserve">Kata Kunci : </w:t>
      </w:r>
    </w:p>
    <w:p w14:paraId="657D8945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1C0811DB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7CA1C6B6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6551313F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76DB24E9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023F57B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E8D4CD3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DC8E5A9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F1F6845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2F02423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1A74356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8CEEE05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58DFD01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32FBD68" w14:textId="3C3E4E21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D481BE9" w14:textId="3032C4B9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6B1C2A1" w14:textId="0C8450AA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B1749BF" w14:textId="577502DF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EFC00B9" w14:textId="64B49FA2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05CEF4F" w14:textId="08555AEE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D8E1CE6" w14:textId="5FF793DC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7F05A8E" w14:textId="1ACEC830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9E2A1AC" w14:textId="5660FADB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1848650" w14:textId="34219456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74488F4" w14:textId="77777777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9821D27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FA5459D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26C4B23" w14:textId="77777777" w:rsidR="008823BC" w:rsidRPr="008823BC" w:rsidRDefault="009A06EB" w:rsidP="009A06EB">
      <w:pPr>
        <w:pStyle w:val="Heading1"/>
        <w:tabs>
          <w:tab w:val="left" w:pos="2955"/>
          <w:tab w:val="center" w:pos="3968"/>
        </w:tabs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bookmarkStart w:id="4" w:name="_Toc528247165"/>
      <w:r w:rsidR="008823BC">
        <w:rPr>
          <w:rFonts w:ascii="Times New Roman" w:hAnsi="Times New Roman" w:cs="Times New Roman"/>
          <w:sz w:val="24"/>
          <w:szCs w:val="24"/>
          <w:lang w:val="en-US"/>
        </w:rPr>
        <w:t>DAFTAR ISI</w:t>
      </w:r>
      <w:bookmarkEnd w:id="4"/>
    </w:p>
    <w:p w14:paraId="2F8B52E9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sdt>
      <w:sdtPr>
        <w:rPr>
          <w:rFonts w:ascii="Calibri" w:eastAsia="Calibri" w:hAnsi="Calibri" w:cs="Calibri"/>
          <w:color w:val="auto"/>
          <w:sz w:val="20"/>
          <w:szCs w:val="20"/>
          <w:lang w:val="id-ID" w:eastAsia="id-ID"/>
        </w:rPr>
        <w:id w:val="195513158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EF87C48" w14:textId="77777777" w:rsidR="00C620B3" w:rsidRDefault="00C620B3">
          <w:pPr>
            <w:pStyle w:val="TOCHeading"/>
          </w:pPr>
        </w:p>
        <w:p w14:paraId="4B644020" w14:textId="247F6C89" w:rsidR="007A0C8D" w:rsidRDefault="00C620B3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rPr>
              <w:b/>
              <w:bCs/>
              <w:noProof/>
            </w:rPr>
            <w:fldChar w:fldCharType="begin"/>
          </w:r>
          <w:r>
            <w:rPr>
              <w:b/>
              <w:bCs/>
              <w:noProof/>
            </w:rPr>
            <w:instrText xml:space="preserve"> TOC \o "1-3" \h \z \u </w:instrText>
          </w:r>
          <w:r>
            <w:rPr>
              <w:b/>
              <w:bCs/>
              <w:noProof/>
            </w:rPr>
            <w:fldChar w:fldCharType="separate"/>
          </w:r>
          <w:hyperlink w:anchor="_Toc528247162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LEMBAR PENGESAHAN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2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ii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FFCDCEC" w14:textId="4E7285C9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63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KATA PENGANTAR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3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iii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02B426A6" w14:textId="3AB24337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64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ABSTRAK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4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iv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43B6AC5" w14:textId="3F011EBE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65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DAFTAR ISI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5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v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067BF7D1" w14:textId="45D3E571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66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DAFTAR GAMBAR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6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vii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CDEB4C9" w14:textId="01E391B1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67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DAFTAR TABEL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7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viii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66CA7522" w14:textId="75164EEF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68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BAB I PENDAHULUAN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8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7FFC8BB0" w14:textId="50E6805D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69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1.1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Latar Belakang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69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1687E630" w14:textId="20724251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0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1.2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Rumusan Masalah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0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2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76966DAA" w14:textId="3529C270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1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1.3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Tujuan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1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2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03FA15BD" w14:textId="2739E3A7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2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1.4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Batasan Masalah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2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2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2C209441" w14:textId="7B2D3EEA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3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1.5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Waktu pelasanaan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3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2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78E45BF9" w14:textId="7DFDBD1E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4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BAB II TINJAUAN TEORI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4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4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6BA961E8" w14:textId="4DEB550D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5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2.1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Market Analysis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5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4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C1DE443" w14:textId="778AE7E8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6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2.1.1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Market Share Analysis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6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5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01CAB63C" w14:textId="50B9816C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7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2.2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Data Mining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7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5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8BDD1BE" w14:textId="58A45AC6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8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2.3. 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Opinion Mining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8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5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05245DD7" w14:textId="5DC91E65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79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2.4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Op</w:t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inion Summarization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79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6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F30B63A" w14:textId="1C40C764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0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2.5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Preprocessing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0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7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6ACBC6F4" w14:textId="0C7CB12E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1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2.6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Klasifikasi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1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7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269C7075" w14:textId="48C00CCB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2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 xml:space="preserve">BAB III </w:t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METODOLOGI &amp; DESAIN SISTEM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2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A930F0B" w14:textId="43A7732E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3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1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3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6B51154" w14:textId="694FD5FF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4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2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4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7B66B8C6" w14:textId="21E322F8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5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2.1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5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2ECB8E66" w14:textId="0F468DA4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6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2.2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6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222AC4E" w14:textId="49A113BD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7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2.3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7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17391098" w14:textId="7C586FF6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8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2.4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8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033E4C0C" w14:textId="211F4F64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89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2.5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89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8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07F81E03" w14:textId="206FA6C2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0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3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0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9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4A40EAA" w14:textId="70D82F80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1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3.1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1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9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34D37BB9" w14:textId="01F429F4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2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3.2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2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9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303E28F2" w14:textId="2C282B2C" w:rsidR="007A0C8D" w:rsidRDefault="00CE361F">
          <w:pPr>
            <w:pStyle w:val="TOC3"/>
            <w:tabs>
              <w:tab w:val="left" w:pos="110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3" w:history="1"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</w:rPr>
              <w:t>3.3.3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eastAsia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3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1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5BB5A35B" w14:textId="39939F9F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4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BAB IV PENGUJIAN &amp; ANALISIS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4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2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6248B2EC" w14:textId="3B5896A7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5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4.1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5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2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1A04F1E9" w14:textId="7F93FCB9" w:rsidR="007A0C8D" w:rsidRDefault="00CE361F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6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4.2.</w:t>
            </w:r>
            <w:r w:rsidR="007A0C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??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6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2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4AC139E1" w14:textId="757AD4CD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7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BAB V KESIMPULAN &amp; SARAN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7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3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71D65C74" w14:textId="0E1C584E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8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DAFTAR PUSTAKA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8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4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47A5C7AD" w14:textId="3E264760" w:rsidR="007A0C8D" w:rsidRDefault="00CE361F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528247199" w:history="1">
            <w:r w:rsidR="007A0C8D" w:rsidRPr="007854D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LAMPIRAN</w:t>
            </w:r>
            <w:r w:rsidR="007A0C8D">
              <w:rPr>
                <w:noProof/>
                <w:webHidden/>
              </w:rPr>
              <w:tab/>
            </w:r>
            <w:r w:rsidR="007A0C8D">
              <w:rPr>
                <w:noProof/>
                <w:webHidden/>
              </w:rPr>
              <w:fldChar w:fldCharType="begin"/>
            </w:r>
            <w:r w:rsidR="007A0C8D">
              <w:rPr>
                <w:noProof/>
                <w:webHidden/>
              </w:rPr>
              <w:instrText xml:space="preserve"> PAGEREF _Toc528247199 \h </w:instrText>
            </w:r>
            <w:r w:rsidR="007A0C8D">
              <w:rPr>
                <w:noProof/>
                <w:webHidden/>
              </w:rPr>
            </w:r>
            <w:r w:rsidR="007A0C8D">
              <w:rPr>
                <w:noProof/>
                <w:webHidden/>
              </w:rPr>
              <w:fldChar w:fldCharType="separate"/>
            </w:r>
            <w:r w:rsidR="00A157B9">
              <w:rPr>
                <w:noProof/>
                <w:webHidden/>
              </w:rPr>
              <w:t>15</w:t>
            </w:r>
            <w:r w:rsidR="007A0C8D">
              <w:rPr>
                <w:noProof/>
                <w:webHidden/>
              </w:rPr>
              <w:fldChar w:fldCharType="end"/>
            </w:r>
          </w:hyperlink>
        </w:p>
        <w:p w14:paraId="2297487A" w14:textId="751F4342" w:rsidR="00C620B3" w:rsidRDefault="00C620B3">
          <w:r>
            <w:rPr>
              <w:b/>
              <w:bCs/>
              <w:noProof/>
            </w:rPr>
            <w:fldChar w:fldCharType="end"/>
          </w:r>
        </w:p>
      </w:sdtContent>
    </w:sdt>
    <w:p w14:paraId="20C42E97" w14:textId="77777777" w:rsidR="008737FD" w:rsidRPr="00C620B3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13C0829" w14:textId="77777777" w:rsidR="008737FD" w:rsidRPr="00EC1D7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711D44E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220A6BC9" w14:textId="77777777" w:rsidR="00FC35B6" w:rsidRDefault="00FC35B6">
      <w:pPr>
        <w:spacing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</w:p>
    <w:p w14:paraId="04D5C162" w14:textId="77777777" w:rsidR="00FC35B6" w:rsidRDefault="00FC35B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7688B65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0B85D69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BE45611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1C6AA9B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D8BF3BF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D12AE65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0B92185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947DA70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493BC8D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2B53A19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D82B8DC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AFA9959" w14:textId="1C023602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BDEBB21" w14:textId="1B0BE0E3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1BF1F96" w14:textId="0C2B7D09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B6876F1" w14:textId="71A7EFFD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2AEA13D" w14:textId="106C8365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DF97230" w14:textId="559E73A1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AC6B950" w14:textId="77777777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AD9EBD6" w14:textId="77777777" w:rsidR="008823BC" w:rsidRDefault="008823B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5393801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F2627DF" w14:textId="77777777" w:rsidR="00EC1D7D" w:rsidRPr="00EC1D7D" w:rsidRDefault="00EC1D7D" w:rsidP="00EC1D7D">
      <w:pPr>
        <w:pStyle w:val="Heading1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5" w:name="_Toc528247166"/>
      <w:r>
        <w:rPr>
          <w:rFonts w:ascii="Times New Roman" w:hAnsi="Times New Roman" w:cs="Times New Roman"/>
          <w:sz w:val="24"/>
          <w:szCs w:val="24"/>
          <w:lang w:val="en-US"/>
        </w:rPr>
        <w:t>DAFTAR GAMBAR</w:t>
      </w:r>
      <w:bookmarkEnd w:id="5"/>
    </w:p>
    <w:p w14:paraId="75D487FA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236E099" w14:textId="0224F9A8" w:rsidR="007A0C8D" w:rsidRDefault="000C352B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TOC \h \z \c "Gambar"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hyperlink w:anchor="_Toc528246981" w:history="1">
        <w:r w:rsidR="007A0C8D" w:rsidRPr="00D46001">
          <w:rPr>
            <w:rStyle w:val="Hyperlink"/>
            <w:noProof/>
          </w:rPr>
          <w:t>Gambar 1</w:t>
        </w:r>
        <w:r w:rsidR="007A0C8D" w:rsidRPr="00D46001">
          <w:rPr>
            <w:rStyle w:val="Hyperlink"/>
            <w:noProof/>
            <w:lang w:val="en-US"/>
          </w:rPr>
          <w:t>. ??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1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5</w:t>
        </w:r>
        <w:r w:rsidR="007A0C8D">
          <w:rPr>
            <w:noProof/>
            <w:webHidden/>
          </w:rPr>
          <w:fldChar w:fldCharType="end"/>
        </w:r>
      </w:hyperlink>
    </w:p>
    <w:p w14:paraId="0E52F97E" w14:textId="5A861C50" w:rsidR="007A0C8D" w:rsidRDefault="00CE361F">
      <w:pPr>
        <w:pStyle w:val="TableofFigures"/>
        <w:tabs>
          <w:tab w:val="left" w:pos="11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82" w:history="1">
        <w:r w:rsidR="007A0C8D" w:rsidRPr="00D46001">
          <w:rPr>
            <w:rStyle w:val="Hyperlink"/>
            <w:noProof/>
          </w:rPr>
          <w:t>Gambar 2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7A0C8D" w:rsidRPr="00D46001">
          <w:rPr>
            <w:rStyle w:val="Hyperlink"/>
            <w:rFonts w:ascii="Times New Roman" w:eastAsia="Times New Roman" w:hAnsi="Times New Roman" w:cs="Times New Roman"/>
            <w:noProof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2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6</w:t>
        </w:r>
        <w:r w:rsidR="007A0C8D">
          <w:rPr>
            <w:noProof/>
            <w:webHidden/>
          </w:rPr>
          <w:fldChar w:fldCharType="end"/>
        </w:r>
      </w:hyperlink>
    </w:p>
    <w:p w14:paraId="203A1B30" w14:textId="1CD18B04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83" w:history="1">
        <w:r w:rsidR="007A0C8D" w:rsidRPr="00D46001">
          <w:rPr>
            <w:rStyle w:val="Hyperlink"/>
            <w:noProof/>
          </w:rPr>
          <w:t>Gambar 3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3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6</w:t>
        </w:r>
        <w:r w:rsidR="007A0C8D">
          <w:rPr>
            <w:noProof/>
            <w:webHidden/>
          </w:rPr>
          <w:fldChar w:fldCharType="end"/>
        </w:r>
      </w:hyperlink>
    </w:p>
    <w:p w14:paraId="7031C4B2" w14:textId="726C4FE1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84" w:history="1">
        <w:r w:rsidR="007A0C8D" w:rsidRPr="00D46001">
          <w:rPr>
            <w:rStyle w:val="Hyperlink"/>
            <w:noProof/>
          </w:rPr>
          <w:t>Gambar 4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4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7</w:t>
        </w:r>
        <w:r w:rsidR="007A0C8D">
          <w:rPr>
            <w:noProof/>
            <w:webHidden/>
          </w:rPr>
          <w:fldChar w:fldCharType="end"/>
        </w:r>
      </w:hyperlink>
    </w:p>
    <w:p w14:paraId="4053CCB6" w14:textId="26A268E4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85" w:history="1">
        <w:r w:rsidR="007A0C8D" w:rsidRPr="00D46001">
          <w:rPr>
            <w:rStyle w:val="Hyperlink"/>
            <w:noProof/>
          </w:rPr>
          <w:t>Gambar 5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5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7</w:t>
        </w:r>
        <w:r w:rsidR="007A0C8D">
          <w:rPr>
            <w:noProof/>
            <w:webHidden/>
          </w:rPr>
          <w:fldChar w:fldCharType="end"/>
        </w:r>
      </w:hyperlink>
    </w:p>
    <w:p w14:paraId="69E13942" w14:textId="48164533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2" w:anchor="_Toc528246986" w:history="1">
        <w:r w:rsidR="007A0C8D" w:rsidRPr="00D46001">
          <w:rPr>
            <w:rStyle w:val="Hyperlink"/>
            <w:noProof/>
          </w:rPr>
          <w:t>Gambar 7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6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9</w:t>
        </w:r>
        <w:r w:rsidR="007A0C8D">
          <w:rPr>
            <w:noProof/>
            <w:webHidden/>
          </w:rPr>
          <w:fldChar w:fldCharType="end"/>
        </w:r>
      </w:hyperlink>
    </w:p>
    <w:p w14:paraId="005E7C56" w14:textId="04291E3E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3" w:anchor="_Toc528246987" w:history="1">
        <w:r w:rsidR="007A0C8D" w:rsidRPr="00D46001">
          <w:rPr>
            <w:rStyle w:val="Hyperlink"/>
            <w:noProof/>
          </w:rPr>
          <w:t>Gambar 8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7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9</w:t>
        </w:r>
        <w:r w:rsidR="007A0C8D">
          <w:rPr>
            <w:noProof/>
            <w:webHidden/>
          </w:rPr>
          <w:fldChar w:fldCharType="end"/>
        </w:r>
      </w:hyperlink>
    </w:p>
    <w:p w14:paraId="43D49D2C" w14:textId="3899B540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4" w:anchor="_Toc528246988" w:history="1">
        <w:r w:rsidR="007A0C8D" w:rsidRPr="00D46001">
          <w:rPr>
            <w:rStyle w:val="Hyperlink"/>
            <w:noProof/>
          </w:rPr>
          <w:t>Gambar 9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8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9</w:t>
        </w:r>
        <w:r w:rsidR="007A0C8D">
          <w:rPr>
            <w:noProof/>
            <w:webHidden/>
          </w:rPr>
          <w:fldChar w:fldCharType="end"/>
        </w:r>
      </w:hyperlink>
    </w:p>
    <w:p w14:paraId="4E9E8816" w14:textId="398A795A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5" w:anchor="_Toc528246989" w:history="1">
        <w:r w:rsidR="007A0C8D" w:rsidRPr="00D46001">
          <w:rPr>
            <w:rStyle w:val="Hyperlink"/>
            <w:noProof/>
          </w:rPr>
          <w:t>Gambar 10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89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9</w:t>
        </w:r>
        <w:r w:rsidR="007A0C8D">
          <w:rPr>
            <w:noProof/>
            <w:webHidden/>
          </w:rPr>
          <w:fldChar w:fldCharType="end"/>
        </w:r>
      </w:hyperlink>
    </w:p>
    <w:p w14:paraId="32D799D2" w14:textId="0C6219FF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6" w:anchor="_Toc528246990" w:history="1">
        <w:r w:rsidR="007A0C8D" w:rsidRPr="00D46001">
          <w:rPr>
            <w:rStyle w:val="Hyperlink"/>
            <w:noProof/>
          </w:rPr>
          <w:t>Gambar 11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0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9</w:t>
        </w:r>
        <w:r w:rsidR="007A0C8D">
          <w:rPr>
            <w:noProof/>
            <w:webHidden/>
          </w:rPr>
          <w:fldChar w:fldCharType="end"/>
        </w:r>
      </w:hyperlink>
    </w:p>
    <w:p w14:paraId="1434E15D" w14:textId="595EFAD7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7" w:anchor="_Toc528246991" w:history="1">
        <w:r w:rsidR="007A0C8D" w:rsidRPr="00D46001">
          <w:rPr>
            <w:rStyle w:val="Hyperlink"/>
            <w:noProof/>
          </w:rPr>
          <w:t>Gambar 12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1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0</w:t>
        </w:r>
        <w:r w:rsidR="007A0C8D">
          <w:rPr>
            <w:noProof/>
            <w:webHidden/>
          </w:rPr>
          <w:fldChar w:fldCharType="end"/>
        </w:r>
      </w:hyperlink>
    </w:p>
    <w:p w14:paraId="4BB6589E" w14:textId="7F735BF5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8" w:anchor="_Toc528246992" w:history="1">
        <w:r w:rsidR="007A0C8D" w:rsidRPr="00D46001">
          <w:rPr>
            <w:rStyle w:val="Hyperlink"/>
            <w:noProof/>
          </w:rPr>
          <w:t>Gambar 13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2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0</w:t>
        </w:r>
        <w:r w:rsidR="007A0C8D">
          <w:rPr>
            <w:noProof/>
            <w:webHidden/>
          </w:rPr>
          <w:fldChar w:fldCharType="end"/>
        </w:r>
      </w:hyperlink>
    </w:p>
    <w:p w14:paraId="2D728934" w14:textId="7BBF8BA3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19" w:anchor="_Toc528246993" w:history="1">
        <w:r w:rsidR="007A0C8D" w:rsidRPr="00D46001">
          <w:rPr>
            <w:rStyle w:val="Hyperlink"/>
            <w:noProof/>
          </w:rPr>
          <w:t>Gambar 14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3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0</w:t>
        </w:r>
        <w:r w:rsidR="007A0C8D">
          <w:rPr>
            <w:noProof/>
            <w:webHidden/>
          </w:rPr>
          <w:fldChar w:fldCharType="end"/>
        </w:r>
      </w:hyperlink>
    </w:p>
    <w:p w14:paraId="1E0667A2" w14:textId="4F9E62C1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94" w:history="1">
        <w:r w:rsidR="007A0C8D" w:rsidRPr="00D46001">
          <w:rPr>
            <w:rStyle w:val="Hyperlink"/>
            <w:noProof/>
          </w:rPr>
          <w:t>Gambar 15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4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1</w:t>
        </w:r>
        <w:r w:rsidR="007A0C8D">
          <w:rPr>
            <w:noProof/>
            <w:webHidden/>
          </w:rPr>
          <w:fldChar w:fldCharType="end"/>
        </w:r>
      </w:hyperlink>
    </w:p>
    <w:p w14:paraId="76C28039" w14:textId="3F814096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95" w:history="1">
        <w:r w:rsidR="007A0C8D" w:rsidRPr="00D46001">
          <w:rPr>
            <w:rStyle w:val="Hyperlink"/>
            <w:noProof/>
          </w:rPr>
          <w:t>Gambar 16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5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1</w:t>
        </w:r>
        <w:r w:rsidR="007A0C8D">
          <w:rPr>
            <w:noProof/>
            <w:webHidden/>
          </w:rPr>
          <w:fldChar w:fldCharType="end"/>
        </w:r>
      </w:hyperlink>
    </w:p>
    <w:p w14:paraId="1EBE0AC3" w14:textId="3B25B4F4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96" w:history="1">
        <w:r w:rsidR="007A0C8D" w:rsidRPr="00D46001">
          <w:rPr>
            <w:rStyle w:val="Hyperlink"/>
            <w:noProof/>
          </w:rPr>
          <w:t>Gambar 17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6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1</w:t>
        </w:r>
        <w:r w:rsidR="007A0C8D">
          <w:rPr>
            <w:noProof/>
            <w:webHidden/>
          </w:rPr>
          <w:fldChar w:fldCharType="end"/>
        </w:r>
      </w:hyperlink>
    </w:p>
    <w:p w14:paraId="7BAF9EA6" w14:textId="61C93353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97" w:history="1">
        <w:r w:rsidR="007A0C8D" w:rsidRPr="00D46001">
          <w:rPr>
            <w:rStyle w:val="Hyperlink"/>
            <w:noProof/>
          </w:rPr>
          <w:t>Gambar 18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7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1</w:t>
        </w:r>
        <w:r w:rsidR="007A0C8D">
          <w:rPr>
            <w:noProof/>
            <w:webHidden/>
          </w:rPr>
          <w:fldChar w:fldCharType="end"/>
        </w:r>
      </w:hyperlink>
    </w:p>
    <w:p w14:paraId="1B662EE8" w14:textId="13232E96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98" w:history="1">
        <w:r w:rsidR="007A0C8D" w:rsidRPr="00D46001">
          <w:rPr>
            <w:rStyle w:val="Hyperlink"/>
            <w:noProof/>
          </w:rPr>
          <w:t>Gambar 19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8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1</w:t>
        </w:r>
        <w:r w:rsidR="007A0C8D">
          <w:rPr>
            <w:noProof/>
            <w:webHidden/>
          </w:rPr>
          <w:fldChar w:fldCharType="end"/>
        </w:r>
      </w:hyperlink>
    </w:p>
    <w:p w14:paraId="3A2243A3" w14:textId="025BE5D6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6999" w:history="1">
        <w:r w:rsidR="007A0C8D" w:rsidRPr="00D46001">
          <w:rPr>
            <w:rStyle w:val="Hyperlink"/>
            <w:noProof/>
          </w:rPr>
          <w:t>Gambar 20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6999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1</w:t>
        </w:r>
        <w:r w:rsidR="007A0C8D">
          <w:rPr>
            <w:noProof/>
            <w:webHidden/>
          </w:rPr>
          <w:fldChar w:fldCharType="end"/>
        </w:r>
      </w:hyperlink>
    </w:p>
    <w:p w14:paraId="4F899762" w14:textId="2E38C3B9" w:rsidR="007A0C8D" w:rsidRDefault="00CE361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8247000" w:history="1">
        <w:r w:rsidR="007A0C8D" w:rsidRPr="00D46001">
          <w:rPr>
            <w:rStyle w:val="Hyperlink"/>
            <w:noProof/>
          </w:rPr>
          <w:t>Gambar 21</w:t>
        </w:r>
        <w:r w:rsidR="007A0C8D" w:rsidRPr="00D46001">
          <w:rPr>
            <w:rStyle w:val="Hyperlink"/>
            <w:noProof/>
            <w:lang w:val="en-US"/>
          </w:rPr>
          <w:t>.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7000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11</w:t>
        </w:r>
        <w:r w:rsidR="007A0C8D">
          <w:rPr>
            <w:noProof/>
            <w:webHidden/>
          </w:rPr>
          <w:fldChar w:fldCharType="end"/>
        </w:r>
      </w:hyperlink>
    </w:p>
    <w:p w14:paraId="56E2A9BA" w14:textId="1EFD9B2D" w:rsidR="00EC1D7D" w:rsidRDefault="000C352B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50963ACE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E5AE2CE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FBBB6E0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F639881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ADE3A57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A7125A0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1BD3515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2AA24D1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4535CFE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D232184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7C982FF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8B33366" w14:textId="74BFF306" w:rsidR="000C352B" w:rsidRDefault="000C352B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2DB1988" w14:textId="77777777" w:rsidR="007A0C8D" w:rsidRDefault="007A0C8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DC7A3D2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EE4B256" w14:textId="77777777" w:rsidR="00EC1D7D" w:rsidRPr="00EC1D7D" w:rsidRDefault="00EC1D7D" w:rsidP="00EC1D7D">
      <w:pPr>
        <w:pStyle w:val="Heading1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6" w:name="_Toc528247167"/>
      <w:r>
        <w:rPr>
          <w:rFonts w:ascii="Times New Roman" w:hAnsi="Times New Roman" w:cs="Times New Roman"/>
          <w:sz w:val="24"/>
          <w:szCs w:val="24"/>
          <w:lang w:val="en-US"/>
        </w:rPr>
        <w:t>DAFTAR TABEL</w:t>
      </w:r>
      <w:bookmarkEnd w:id="6"/>
    </w:p>
    <w:p w14:paraId="569A819B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06AF499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2364A88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8A1E1CC" w14:textId="2E73BC8A" w:rsidR="007A0C8D" w:rsidRDefault="000C352B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TOC \h \z \c "Tabel"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hyperlink w:anchor="_Toc528247200" w:history="1">
        <w:r w:rsidR="007A0C8D" w:rsidRPr="003D5F52">
          <w:rPr>
            <w:rStyle w:val="Hyperlink"/>
            <w:noProof/>
          </w:rPr>
          <w:t>Tabel 1</w:t>
        </w:r>
        <w:r w:rsidR="007A0C8D" w:rsidRPr="003D5F52">
          <w:rPr>
            <w:rStyle w:val="Hyperlink"/>
            <w:noProof/>
            <w:lang w:val="en-US"/>
          </w:rPr>
          <w:t>. Timeline waktu</w:t>
        </w:r>
        <w:r w:rsidR="007A0C8D">
          <w:rPr>
            <w:noProof/>
            <w:webHidden/>
          </w:rPr>
          <w:tab/>
        </w:r>
        <w:r w:rsidR="007A0C8D">
          <w:rPr>
            <w:noProof/>
            <w:webHidden/>
          </w:rPr>
          <w:fldChar w:fldCharType="begin"/>
        </w:r>
        <w:r w:rsidR="007A0C8D">
          <w:rPr>
            <w:noProof/>
            <w:webHidden/>
          </w:rPr>
          <w:instrText xml:space="preserve"> PAGEREF _Toc528247200 \h </w:instrText>
        </w:r>
        <w:r w:rsidR="007A0C8D">
          <w:rPr>
            <w:noProof/>
            <w:webHidden/>
          </w:rPr>
        </w:r>
        <w:r w:rsidR="007A0C8D">
          <w:rPr>
            <w:noProof/>
            <w:webHidden/>
          </w:rPr>
          <w:fldChar w:fldCharType="separate"/>
        </w:r>
        <w:r w:rsidR="00A157B9">
          <w:rPr>
            <w:noProof/>
            <w:webHidden/>
          </w:rPr>
          <w:t>3</w:t>
        </w:r>
        <w:r w:rsidR="007A0C8D">
          <w:rPr>
            <w:noProof/>
            <w:webHidden/>
          </w:rPr>
          <w:fldChar w:fldCharType="end"/>
        </w:r>
      </w:hyperlink>
    </w:p>
    <w:p w14:paraId="06B2162D" w14:textId="66BAD59D" w:rsidR="00EC1D7D" w:rsidRDefault="000C352B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790967D7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8E1A118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2EE133A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2645524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E22FAFA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F0342CC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B267995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E130B24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B9F3EE4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73C905D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97B09F7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03A1BD3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04A585B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F2C4159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FD3C635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A679D13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4018FC3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AF4E59D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0196D3C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A806F4A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C3A3138" w14:textId="77777777" w:rsidR="00EC1D7D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F7EE1D2" w14:textId="77777777" w:rsidR="00EC1D7D" w:rsidRPr="008823BC" w:rsidRDefault="00EC1D7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1AA2322" w14:textId="77777777" w:rsidR="00D322B3" w:rsidRDefault="00D322B3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  <w:sectPr w:rsidR="00D322B3" w:rsidSect="00270A22">
          <w:type w:val="continuous"/>
          <w:pgSz w:w="11906" w:h="16838"/>
          <w:pgMar w:top="2268" w:right="1701" w:bottom="1701" w:left="2268" w:header="709" w:footer="709" w:gutter="0"/>
          <w:pgNumType w:fmt="lowerRoman"/>
          <w:cols w:space="720"/>
          <w:titlePg/>
          <w:docGrid w:linePitch="272"/>
        </w:sectPr>
      </w:pPr>
      <w:bookmarkStart w:id="7" w:name="_xe8cq3ch1t0d" w:colFirst="0" w:colLast="0"/>
      <w:bookmarkEnd w:id="7"/>
    </w:p>
    <w:p w14:paraId="3712B448" w14:textId="77777777" w:rsidR="008737FD" w:rsidRDefault="005948F6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8" w:name="_Toc528247168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BAB I PENDAHULUAN</w:t>
      </w:r>
      <w:bookmarkEnd w:id="8"/>
    </w:p>
    <w:p w14:paraId="639AFB55" w14:textId="76B1F31E" w:rsidR="008737FD" w:rsidRDefault="005948F6" w:rsidP="006C763D">
      <w:pPr>
        <w:pStyle w:val="Heading2"/>
        <w:numPr>
          <w:ilvl w:val="1"/>
          <w:numId w:val="16"/>
        </w:num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9" w:name="_16k8nb7iqs4g" w:colFirst="0" w:colLast="0"/>
      <w:bookmarkStart w:id="10" w:name="_Toc528247169"/>
      <w:bookmarkEnd w:id="9"/>
      <w:r>
        <w:rPr>
          <w:rFonts w:ascii="Times New Roman" w:eastAsia="Times New Roman" w:hAnsi="Times New Roman" w:cs="Times New Roman"/>
          <w:sz w:val="24"/>
          <w:szCs w:val="24"/>
        </w:rPr>
        <w:t>Latar Belakang</w:t>
      </w:r>
      <w:bookmarkEnd w:id="10"/>
    </w:p>
    <w:p w14:paraId="6607D284" w14:textId="5232FA45" w:rsidR="006C763D" w:rsidRDefault="006C763D" w:rsidP="00F163A1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Dengan kemajuan rtansportasi dan teknologi pada zaman sekarang memudahkan kita untuk dapat bepergian jauh. Berbagai tempat wisata juga semakin banyak. Salah satu inovasi dalam berwisata adalah adanya halal </w:t>
      </w:r>
      <w:r w:rsidRPr="006C763D">
        <w:rPr>
          <w:rFonts w:ascii="Times New Roman" w:hAnsi="Times New Roman" w:cs="Times New Roman"/>
          <w:i/>
          <w:sz w:val="24"/>
        </w:rPr>
        <w:t>tourism</w:t>
      </w:r>
      <w:r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atau wisata halal. Halal </w:t>
      </w:r>
      <w:r>
        <w:rPr>
          <w:rFonts w:ascii="Times New Roman" w:hAnsi="Times New Roman" w:cs="Times New Roman"/>
          <w:i/>
          <w:sz w:val="24"/>
        </w:rPr>
        <w:t>tourism</w:t>
      </w:r>
      <w:r>
        <w:rPr>
          <w:rFonts w:ascii="Times New Roman" w:hAnsi="Times New Roman" w:cs="Times New Roman"/>
          <w:sz w:val="24"/>
        </w:rPr>
        <w:t xml:space="preserve"> merupakan salah satu subkategori dalam berwisata, halal </w:t>
      </w:r>
      <w:r>
        <w:rPr>
          <w:rFonts w:ascii="Times New Roman" w:hAnsi="Times New Roman" w:cs="Times New Roman"/>
          <w:i/>
          <w:sz w:val="24"/>
        </w:rPr>
        <w:t xml:space="preserve">tourism </w:t>
      </w:r>
      <w:r>
        <w:rPr>
          <w:rFonts w:ascii="Times New Roman" w:hAnsi="Times New Roman" w:cs="Times New Roman"/>
          <w:sz w:val="24"/>
        </w:rPr>
        <w:t xml:space="preserve">dibuat agar perjalanan wisata yang dilakukan sesuai aturan agama Islam. </w:t>
      </w:r>
    </w:p>
    <w:p w14:paraId="08B806BB" w14:textId="540C8F88" w:rsidR="006C763D" w:rsidRDefault="00466F20" w:rsidP="00533ECB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stilah h</w:t>
      </w:r>
      <w:r w:rsidR="006C763D">
        <w:rPr>
          <w:rFonts w:ascii="Times New Roman" w:hAnsi="Times New Roman" w:cs="Times New Roman"/>
          <w:sz w:val="24"/>
        </w:rPr>
        <w:t xml:space="preserve">alal </w:t>
      </w:r>
      <w:r w:rsidR="006C763D">
        <w:rPr>
          <w:rFonts w:ascii="Times New Roman" w:hAnsi="Times New Roman" w:cs="Times New Roman"/>
          <w:i/>
          <w:sz w:val="24"/>
        </w:rPr>
        <w:t>tourism</w:t>
      </w:r>
      <w:r>
        <w:rPr>
          <w:rFonts w:ascii="Times New Roman" w:hAnsi="Times New Roman" w:cs="Times New Roman"/>
          <w:sz w:val="24"/>
        </w:rPr>
        <w:t xml:space="preserve"> pertama kali dikenal pada tahun 2015 ketika sebuah event </w:t>
      </w:r>
      <w:r w:rsidRPr="00466F20">
        <w:rPr>
          <w:rFonts w:ascii="Times New Roman" w:hAnsi="Times New Roman" w:cs="Times New Roman"/>
          <w:i/>
          <w:sz w:val="24"/>
        </w:rPr>
        <w:t>World Halal Tourism</w:t>
      </w:r>
      <w:r>
        <w:rPr>
          <w:rFonts w:ascii="Times New Roman" w:hAnsi="Times New Roman" w:cs="Times New Roman"/>
          <w:i/>
          <w:sz w:val="24"/>
        </w:rPr>
        <w:t xml:space="preserve"> Summit </w:t>
      </w:r>
      <w:r w:rsidRPr="001A5EF0">
        <w:rPr>
          <w:rFonts w:ascii="Times New Roman" w:hAnsi="Times New Roman" w:cs="Times New Roman"/>
          <w:sz w:val="24"/>
        </w:rPr>
        <w:t>(WHTS)</w:t>
      </w:r>
      <w:r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digelar di Abu Dhab,UAE. Halal </w:t>
      </w:r>
      <w:r>
        <w:rPr>
          <w:rFonts w:ascii="Times New Roman" w:hAnsi="Times New Roman" w:cs="Times New Roman"/>
          <w:i/>
          <w:sz w:val="24"/>
        </w:rPr>
        <w:t>tourism</w:t>
      </w:r>
      <w:r>
        <w:rPr>
          <w:rFonts w:ascii="Times New Roman" w:hAnsi="Times New Roman" w:cs="Times New Roman"/>
          <w:sz w:val="24"/>
        </w:rPr>
        <w:t xml:space="preserve"> bukan hanya mencakup makanan atau minuman halal dan non-alkohol, namun juga meliputi interaksi antara pria dan wanita secara halal.</w:t>
      </w:r>
    </w:p>
    <w:p w14:paraId="6E4C1858" w14:textId="6E43EF17" w:rsidR="00533ECB" w:rsidRDefault="00466F20" w:rsidP="00533ECB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Salah satu industri yang </w:t>
      </w:r>
      <w:r w:rsidR="001A5EF0">
        <w:rPr>
          <w:rFonts w:ascii="Times New Roman" w:hAnsi="Times New Roman" w:cs="Times New Roman"/>
          <w:sz w:val="24"/>
        </w:rPr>
        <w:t>mengikuti</w:t>
      </w:r>
      <w:r>
        <w:rPr>
          <w:rFonts w:ascii="Times New Roman" w:hAnsi="Times New Roman" w:cs="Times New Roman"/>
          <w:sz w:val="24"/>
        </w:rPr>
        <w:t xml:space="preserve"> konsep halal </w:t>
      </w:r>
      <w:r w:rsidRPr="00466F20">
        <w:rPr>
          <w:rFonts w:ascii="Times New Roman" w:hAnsi="Times New Roman" w:cs="Times New Roman"/>
          <w:i/>
          <w:sz w:val="24"/>
        </w:rPr>
        <w:t>tourism</w:t>
      </w:r>
      <w:r>
        <w:rPr>
          <w:rFonts w:ascii="Times New Roman" w:hAnsi="Times New Roman" w:cs="Times New Roman"/>
          <w:i/>
          <w:sz w:val="24"/>
        </w:rPr>
        <w:t xml:space="preserve"> </w:t>
      </w:r>
      <w:r w:rsidR="00533ECB">
        <w:rPr>
          <w:rFonts w:ascii="Times New Roman" w:hAnsi="Times New Roman" w:cs="Times New Roman"/>
          <w:sz w:val="24"/>
        </w:rPr>
        <w:t>ini adalah industri p</w:t>
      </w:r>
      <w:r>
        <w:rPr>
          <w:rFonts w:ascii="Times New Roman" w:hAnsi="Times New Roman" w:cs="Times New Roman"/>
          <w:sz w:val="24"/>
        </w:rPr>
        <w:t xml:space="preserve">erhotelan. Di Indonesia sendiri, Mentri Pariwisata dan Ekonomi Kreatif </w:t>
      </w:r>
      <w:r w:rsidR="00833585">
        <w:rPr>
          <w:rFonts w:ascii="Times New Roman" w:hAnsi="Times New Roman" w:cs="Times New Roman"/>
          <w:sz w:val="24"/>
        </w:rPr>
        <w:t>telah membuat pedoman untuk penyelenggaraan hotel syariah[1]</w:t>
      </w:r>
      <w:r w:rsidR="00533ECB">
        <w:rPr>
          <w:rFonts w:ascii="Times New Roman" w:hAnsi="Times New Roman" w:cs="Times New Roman"/>
          <w:sz w:val="24"/>
        </w:rPr>
        <w:t xml:space="preserve">. </w:t>
      </w:r>
      <w:r w:rsidR="00C30635">
        <w:rPr>
          <w:rFonts w:ascii="Times New Roman" w:hAnsi="Times New Roman" w:cs="Times New Roman"/>
          <w:sz w:val="24"/>
        </w:rPr>
        <w:t>Dari pedoman ini, dapat dilakukan sebuah penilaian</w:t>
      </w:r>
      <w:r w:rsidR="001E325D">
        <w:rPr>
          <w:rFonts w:ascii="Times New Roman" w:hAnsi="Times New Roman" w:cs="Times New Roman"/>
          <w:sz w:val="24"/>
        </w:rPr>
        <w:t>/</w:t>
      </w:r>
      <w:r w:rsidR="001E325D">
        <w:rPr>
          <w:rFonts w:ascii="Times New Roman" w:hAnsi="Times New Roman" w:cs="Times New Roman"/>
          <w:i/>
          <w:sz w:val="24"/>
        </w:rPr>
        <w:t>scoring</w:t>
      </w:r>
      <w:r w:rsidR="00C30635">
        <w:rPr>
          <w:rFonts w:ascii="Times New Roman" w:hAnsi="Times New Roman" w:cs="Times New Roman"/>
          <w:sz w:val="24"/>
        </w:rPr>
        <w:t xml:space="preserve"> kehalalan suatu hotel berdasarkan fasilitas yang ditawarkannya. </w:t>
      </w:r>
      <w:r w:rsidR="001E325D">
        <w:rPr>
          <w:rFonts w:ascii="Times New Roman" w:hAnsi="Times New Roman" w:cs="Times New Roman"/>
          <w:i/>
          <w:sz w:val="24"/>
        </w:rPr>
        <w:t>Scoring</w:t>
      </w:r>
      <w:r w:rsidR="00C30635">
        <w:rPr>
          <w:rFonts w:ascii="Times New Roman" w:hAnsi="Times New Roman" w:cs="Times New Roman"/>
          <w:sz w:val="24"/>
        </w:rPr>
        <w:t xml:space="preserve"> ini dilakukan dengan menggunakan metode </w:t>
      </w:r>
      <w:r w:rsidR="00C30635">
        <w:rPr>
          <w:rFonts w:ascii="Times New Roman" w:hAnsi="Times New Roman" w:cs="Times New Roman"/>
          <w:i/>
          <w:sz w:val="24"/>
        </w:rPr>
        <w:t xml:space="preserve">Multi Attribute Utility Theory </w:t>
      </w:r>
      <w:r w:rsidR="00C30635">
        <w:rPr>
          <w:rFonts w:ascii="Times New Roman" w:hAnsi="Times New Roman" w:cs="Times New Roman"/>
          <w:sz w:val="24"/>
        </w:rPr>
        <w:t xml:space="preserve">(MAUT). </w:t>
      </w:r>
    </w:p>
    <w:p w14:paraId="6CA717B4" w14:textId="25858E35" w:rsidR="001E325D" w:rsidRPr="007E3C96" w:rsidRDefault="001E325D" w:rsidP="00533ECB">
      <w:pPr>
        <w:widowControl w:val="0"/>
        <w:autoSpaceDE w:val="0"/>
        <w:autoSpaceDN w:val="0"/>
        <w:adjustRightInd w:val="0"/>
        <w:spacing w:line="360" w:lineRule="auto"/>
        <w:ind w:firstLine="709"/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</w:rPr>
        <w:t xml:space="preserve">Setelah </w:t>
      </w:r>
      <w:r>
        <w:rPr>
          <w:rFonts w:ascii="Times New Roman" w:hAnsi="Times New Roman" w:cs="Times New Roman"/>
          <w:i/>
          <w:sz w:val="24"/>
        </w:rPr>
        <w:t>scoring</w:t>
      </w:r>
      <w:r>
        <w:rPr>
          <w:rFonts w:ascii="Times New Roman" w:hAnsi="Times New Roman" w:cs="Times New Roman"/>
          <w:sz w:val="24"/>
        </w:rPr>
        <w:t xml:space="preserve"> dilakukan, sistem rekomendasi dapat dibangun untuk merekomendasikan hotel berdasarkan </w:t>
      </w:r>
      <w:r w:rsidR="0010054B">
        <w:rPr>
          <w:rFonts w:ascii="Times New Roman" w:hAnsi="Times New Roman" w:cs="Times New Roman"/>
          <w:sz w:val="24"/>
        </w:rPr>
        <w:t>skor kehalalan nya</w:t>
      </w:r>
      <w:r>
        <w:rPr>
          <w:rFonts w:ascii="Times New Roman" w:hAnsi="Times New Roman" w:cs="Times New Roman"/>
          <w:sz w:val="24"/>
        </w:rPr>
        <w:t>.</w:t>
      </w:r>
    </w:p>
    <w:p w14:paraId="509174E4" w14:textId="2BD29648" w:rsidR="008737FD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1" w:name="_dmjzl6yfd8mw" w:colFirst="0" w:colLast="0"/>
      <w:bookmarkStart w:id="12" w:name="_Toc528247170"/>
      <w:bookmarkEnd w:id="11"/>
      <w:r>
        <w:rPr>
          <w:rFonts w:ascii="Times New Roman" w:eastAsia="Times New Roman" w:hAnsi="Times New Roman" w:cs="Times New Roman"/>
          <w:sz w:val="24"/>
          <w:szCs w:val="24"/>
        </w:rPr>
        <w:t xml:space="preserve">1.2. 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Rumusan Masalah</w:t>
      </w:r>
      <w:bookmarkEnd w:id="12"/>
    </w:p>
    <w:p w14:paraId="773E260B" w14:textId="32A39ABF" w:rsidR="008737FD" w:rsidRDefault="005948F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tab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Berikut ini adalah rumusan masalah pada </w:t>
      </w:r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proposal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ni antara lain:</w:t>
      </w:r>
    </w:p>
    <w:p w14:paraId="26465E52" w14:textId="7CB81891" w:rsidR="008737FD" w:rsidRPr="0010054B" w:rsidRDefault="005948F6" w:rsidP="00557BB6">
      <w:pPr>
        <w:numPr>
          <w:ilvl w:val="0"/>
          <w:numId w:val="4"/>
        </w:numPr>
        <w:spacing w:line="360" w:lineRule="auto"/>
        <w:ind w:left="709" w:firstLine="11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Bagaimana cara </w:t>
      </w:r>
      <w:r w:rsidR="005737AF">
        <w:rPr>
          <w:rFonts w:ascii="Times New Roman" w:eastAsia="Times New Roman" w:hAnsi="Times New Roman" w:cs="Times New Roman"/>
          <w:sz w:val="24"/>
          <w:szCs w:val="24"/>
        </w:rPr>
        <w:t>merekomendasikan hotel yang halal</w:t>
      </w:r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?</w:t>
      </w:r>
    </w:p>
    <w:p w14:paraId="3D935EDF" w14:textId="2CC0D6CB" w:rsidR="0010054B" w:rsidRDefault="0010054B" w:rsidP="00557BB6">
      <w:pPr>
        <w:numPr>
          <w:ilvl w:val="0"/>
          <w:numId w:val="4"/>
        </w:numPr>
        <w:spacing w:line="360" w:lineRule="auto"/>
        <w:ind w:left="709" w:firstLine="11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Bagaimana cara melakukan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>scoring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menggunakan metode MAUT ?</w:t>
      </w:r>
    </w:p>
    <w:p w14:paraId="7599476D" w14:textId="1D128D10" w:rsidR="008737FD" w:rsidRDefault="005948F6" w:rsidP="0010054B">
      <w:pPr>
        <w:numPr>
          <w:ilvl w:val="0"/>
          <w:numId w:val="4"/>
        </w:numPr>
        <w:spacing w:line="360" w:lineRule="auto"/>
        <w:ind w:firstLine="0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Bagaimana cara </w:t>
      </w:r>
      <w:r w:rsidR="005737AF">
        <w:rPr>
          <w:rFonts w:ascii="Times New Roman" w:eastAsia="Times New Roman" w:hAnsi="Times New Roman" w:cs="Times New Roman"/>
          <w:sz w:val="24"/>
          <w:szCs w:val="24"/>
        </w:rPr>
        <w:t>menerapkan sistem rekomendasi pada hotel ?</w:t>
      </w:r>
      <w:r w:rsidR="0010054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49FCD215" w14:textId="3392A995" w:rsidR="005737AF" w:rsidRDefault="005737AF" w:rsidP="00C05F2B">
      <w:pPr>
        <w:spacing w:line="360" w:lineRule="auto"/>
        <w:ind w:left="720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C808ACE" w14:textId="77777777" w:rsidR="0010054B" w:rsidRDefault="0010054B" w:rsidP="00C05F2B">
      <w:pPr>
        <w:spacing w:line="360" w:lineRule="auto"/>
        <w:ind w:left="720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4561989" w14:textId="77777777" w:rsidR="008737FD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3" w:name="_ucffy59f7zmb" w:colFirst="0" w:colLast="0"/>
      <w:bookmarkStart w:id="14" w:name="_Toc528247171"/>
      <w:bookmarkEnd w:id="13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1.3. 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Tujuan</w:t>
      </w:r>
      <w:bookmarkEnd w:id="14"/>
    </w:p>
    <w:p w14:paraId="461E56D7" w14:textId="7FE2F86D" w:rsidR="008737FD" w:rsidRDefault="005948F6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tab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ujuan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pada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ini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:</w:t>
      </w:r>
    </w:p>
    <w:p w14:paraId="14F6472E" w14:textId="77777777" w:rsidR="008737FD" w:rsidRDefault="008737FD">
      <w:pPr>
        <w:jc w:val="both"/>
      </w:pPr>
    </w:p>
    <w:p w14:paraId="471577B8" w14:textId="02C337F9" w:rsidR="008737FD" w:rsidRDefault="00033B27">
      <w:pPr>
        <w:numPr>
          <w:ilvl w:val="0"/>
          <w:numId w:val="8"/>
        </w:numPr>
        <w:spacing w:line="360" w:lineRule="auto"/>
        <w:ind w:firstLine="0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embangun</w:t>
      </w:r>
      <w:r w:rsidR="007A0C8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</w:rPr>
        <w:t xml:space="preserve">Recommendation System </w:t>
      </w:r>
      <w:r>
        <w:rPr>
          <w:rFonts w:ascii="Times New Roman" w:eastAsia="Times New Roman" w:hAnsi="Times New Roman" w:cs="Times New Roman"/>
          <w:sz w:val="24"/>
          <w:szCs w:val="24"/>
        </w:rPr>
        <w:t>Hotel Syariah</w:t>
      </w:r>
    </w:p>
    <w:p w14:paraId="1D9E96AD" w14:textId="1FBA8F69" w:rsidR="008737FD" w:rsidRDefault="0010054B" w:rsidP="00603219">
      <w:pPr>
        <w:numPr>
          <w:ilvl w:val="0"/>
          <w:numId w:val="8"/>
        </w:numPr>
        <w:spacing w:line="360" w:lineRule="auto"/>
        <w:ind w:left="1418" w:hanging="709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emberikan skor</w:t>
      </w:r>
      <w:r w:rsidR="00033B27">
        <w:rPr>
          <w:rFonts w:ascii="Times New Roman" w:eastAsia="Times New Roman" w:hAnsi="Times New Roman" w:cs="Times New Roman"/>
          <w:sz w:val="24"/>
          <w:szCs w:val="24"/>
        </w:rPr>
        <w:t xml:space="preserve"> pada Hotel Syariah dengan menggunakan </w:t>
      </w:r>
      <w:r w:rsidR="00603219">
        <w:rPr>
          <w:rFonts w:ascii="Times New Roman" w:eastAsia="Times New Roman" w:hAnsi="Times New Roman" w:cs="Times New Roman"/>
          <w:sz w:val="24"/>
          <w:szCs w:val="24"/>
        </w:rPr>
        <w:t xml:space="preserve">metode </w:t>
      </w:r>
      <w:r w:rsidR="00033B27">
        <w:rPr>
          <w:rFonts w:ascii="Times New Roman" w:eastAsia="Times New Roman" w:hAnsi="Times New Roman" w:cs="Times New Roman"/>
          <w:sz w:val="24"/>
          <w:szCs w:val="24"/>
        </w:rPr>
        <w:t>MAUT</w:t>
      </w:r>
      <w:r w:rsidR="00603219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7538318" w14:textId="36E52B12" w:rsidR="008737FD" w:rsidRPr="009C317B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15" w:name="_2bwlcn7jlsjc" w:colFirst="0" w:colLast="0"/>
      <w:bookmarkStart w:id="16" w:name="_Toc528247172"/>
      <w:bookmarkEnd w:id="15"/>
      <w:r>
        <w:rPr>
          <w:rFonts w:ascii="Times New Roman" w:eastAsia="Times New Roman" w:hAnsi="Times New Roman" w:cs="Times New Roman"/>
          <w:sz w:val="24"/>
          <w:szCs w:val="24"/>
        </w:rPr>
        <w:t xml:space="preserve">1.4. </w:t>
      </w:r>
      <w:r w:rsidR="009C317B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Batasan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Masalah</w:t>
      </w:r>
      <w:bookmarkEnd w:id="16"/>
      <w:proofErr w:type="spellEnd"/>
    </w:p>
    <w:p w14:paraId="59D91BFD" w14:textId="55794646" w:rsidR="008737FD" w:rsidRPr="009C317B" w:rsidRDefault="005948F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tab/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Batasan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ada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pada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94548">
        <w:rPr>
          <w:rFonts w:ascii="Times New Roman" w:eastAsia="Times New Roman" w:hAnsi="Times New Roman" w:cs="Times New Roman"/>
          <w:sz w:val="24"/>
          <w:szCs w:val="24"/>
          <w:lang w:val="en-US"/>
        </w:rPr>
        <w:t>tugas</w:t>
      </w:r>
      <w:proofErr w:type="spellEnd"/>
      <w:r w:rsidR="00F9454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94548">
        <w:rPr>
          <w:rFonts w:ascii="Times New Roman" w:eastAsia="Times New Roman" w:hAnsi="Times New Roman" w:cs="Times New Roman"/>
          <w:sz w:val="24"/>
          <w:szCs w:val="24"/>
          <w:lang w:val="en-US"/>
        </w:rPr>
        <w:t>akhir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ini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adalah</w:t>
      </w:r>
      <w:proofErr w:type="spellEnd"/>
    </w:p>
    <w:p w14:paraId="555A9F2A" w14:textId="42C4F70E" w:rsidR="008737FD" w:rsidRPr="00BD6EDA" w:rsidRDefault="0010054B" w:rsidP="009C317B">
      <w:pPr>
        <w:numPr>
          <w:ilvl w:val="0"/>
          <w:numId w:val="7"/>
        </w:numPr>
        <w:spacing w:line="360" w:lineRule="auto"/>
        <w:ind w:left="1440" w:hanging="720"/>
        <w:contextualSpacing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Sistem rekomendasi hanya akan merekomendasi hotel syariah.</w:t>
      </w:r>
    </w:p>
    <w:p w14:paraId="1098EA6D" w14:textId="59AA9A2F" w:rsidR="008737FD" w:rsidRPr="009C317B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17" w:name="_bzaycpt4401x" w:colFirst="0" w:colLast="0"/>
      <w:bookmarkStart w:id="18" w:name="_Toc528247173"/>
      <w:bookmarkEnd w:id="17"/>
      <w:r>
        <w:rPr>
          <w:rFonts w:ascii="Times New Roman" w:eastAsia="Times New Roman" w:hAnsi="Times New Roman" w:cs="Times New Roman"/>
          <w:sz w:val="24"/>
          <w:szCs w:val="24"/>
        </w:rPr>
        <w:t xml:space="preserve">1.5.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Waktu</w:t>
      </w:r>
      <w:proofErr w:type="spellEnd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ela</w:t>
      </w:r>
      <w:r w:rsidR="00603219">
        <w:rPr>
          <w:rFonts w:ascii="Times New Roman" w:eastAsia="Times New Roman" w:hAnsi="Times New Roman" w:cs="Times New Roman"/>
          <w:sz w:val="24"/>
          <w:szCs w:val="24"/>
        </w:rPr>
        <w:t>k</w:t>
      </w:r>
      <w:proofErr w:type="spellStart"/>
      <w:r w:rsidR="009C317B">
        <w:rPr>
          <w:rFonts w:ascii="Times New Roman" w:eastAsia="Times New Roman" w:hAnsi="Times New Roman" w:cs="Times New Roman"/>
          <w:sz w:val="24"/>
          <w:szCs w:val="24"/>
          <w:lang w:val="en-US"/>
        </w:rPr>
        <w:t>sanaan</w:t>
      </w:r>
      <w:bookmarkEnd w:id="18"/>
      <w:proofErr w:type="spellEnd"/>
    </w:p>
    <w:p w14:paraId="656B4BA5" w14:textId="57D01724" w:rsidR="008823BC" w:rsidRPr="009C317B" w:rsidRDefault="009C317B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BA</w:t>
      </w:r>
    </w:p>
    <w:p w14:paraId="6041DD92" w14:textId="77777777" w:rsidR="008737FD" w:rsidRDefault="008737FD"/>
    <w:p w14:paraId="59DE01B4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a"/>
        <w:tblW w:w="7937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2645"/>
        <w:gridCol w:w="2646"/>
        <w:gridCol w:w="2646"/>
      </w:tblGrid>
      <w:tr w:rsidR="008737FD" w14:paraId="168C9AB1" w14:textId="77777777"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F44429" w14:textId="77777777" w:rsidR="008737FD" w:rsidRDefault="005948F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Hari</w:t>
            </w:r>
          </w:p>
        </w:tc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E7B6B5" w14:textId="77777777" w:rsidR="008737FD" w:rsidRDefault="005948F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Waktu</w:t>
            </w:r>
          </w:p>
        </w:tc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59011D" w14:textId="77777777" w:rsidR="008737FD" w:rsidRDefault="005948F6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terangan</w:t>
            </w:r>
          </w:p>
        </w:tc>
      </w:tr>
      <w:tr w:rsidR="008737FD" w14:paraId="1BA404CB" w14:textId="77777777"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173405" w14:textId="0CFA69D0" w:rsidR="008737FD" w:rsidRDefault="008737F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43374BD" w14:textId="2187EBDF" w:rsidR="008737FD" w:rsidRDefault="008737F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5125718" w14:textId="2F6CD444" w:rsidR="008737FD" w:rsidRDefault="008737F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8737FD" w14:paraId="0C957B46" w14:textId="77777777"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58A7C0" w14:textId="271DD590" w:rsidR="008737FD" w:rsidRDefault="008737F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A285FF2" w14:textId="38182DA1" w:rsidR="008737FD" w:rsidRDefault="008737FD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64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F58FAB" w14:textId="4B42EEA1" w:rsidR="008737FD" w:rsidRDefault="008737FD" w:rsidP="001E55BC">
            <w:pPr>
              <w:keepNext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5DA6F256" w14:textId="5FD50096" w:rsidR="008737FD" w:rsidRDefault="001E55BC" w:rsidP="001E55BC">
      <w:pPr>
        <w:pStyle w:val="Caption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19" w:name="_Toc528247200"/>
      <w:r>
        <w:t xml:space="preserve">Tabel </w:t>
      </w:r>
      <w:r w:rsidR="00270C67">
        <w:rPr>
          <w:noProof/>
        </w:rPr>
        <w:fldChar w:fldCharType="begin"/>
      </w:r>
      <w:r w:rsidR="00270C67">
        <w:rPr>
          <w:noProof/>
        </w:rPr>
        <w:instrText xml:space="preserve"> SEQ Tabel \* ARABIC </w:instrText>
      </w:r>
      <w:r w:rsidR="00270C67">
        <w:rPr>
          <w:noProof/>
        </w:rPr>
        <w:fldChar w:fldCharType="separate"/>
      </w:r>
      <w:r w:rsidR="00A157B9">
        <w:rPr>
          <w:noProof/>
        </w:rPr>
        <w:t>1</w:t>
      </w:r>
      <w:r w:rsidR="00270C67">
        <w:rPr>
          <w:noProof/>
        </w:rPr>
        <w:fldChar w:fldCharType="end"/>
      </w:r>
      <w:r>
        <w:rPr>
          <w:lang w:val="en-US"/>
        </w:rPr>
        <w:t>. T</w:t>
      </w:r>
      <w:r w:rsidR="009C317B">
        <w:rPr>
          <w:lang w:val="en-US"/>
        </w:rPr>
        <w:t xml:space="preserve">imeline </w:t>
      </w:r>
      <w:proofErr w:type="spellStart"/>
      <w:r w:rsidR="009C317B">
        <w:rPr>
          <w:lang w:val="en-US"/>
        </w:rPr>
        <w:t>waktu</w:t>
      </w:r>
      <w:bookmarkEnd w:id="19"/>
      <w:proofErr w:type="spellEnd"/>
    </w:p>
    <w:p w14:paraId="68ABB923" w14:textId="77777777" w:rsidR="008737FD" w:rsidRDefault="005948F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i/>
          <w:sz w:val="24"/>
          <w:szCs w:val="24"/>
        </w:rPr>
        <w:tab/>
      </w:r>
    </w:p>
    <w:p w14:paraId="1EEA6323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0E9ED04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93667E0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73BE9C5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0840BE6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4C94E85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9D62798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D916F9E" w14:textId="0E6BD885" w:rsidR="009C317B" w:rsidRDefault="009C317B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D63DDA3" w14:textId="77777777" w:rsidR="009C317B" w:rsidRDefault="009C317B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835BEE1" w14:textId="7ABADBB6" w:rsidR="008737FD" w:rsidRPr="005659AD" w:rsidRDefault="005948F6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20" w:name="_pe1zzyjdru07" w:colFirst="0" w:colLast="0"/>
      <w:bookmarkStart w:id="21" w:name="_Toc528247174"/>
      <w:bookmarkEnd w:id="20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BAB II TINJAUAN </w:t>
      </w:r>
      <w:bookmarkEnd w:id="21"/>
      <w:r w:rsidR="005659AD">
        <w:rPr>
          <w:rFonts w:ascii="Times New Roman" w:eastAsia="Times New Roman" w:hAnsi="Times New Roman" w:cs="Times New Roman"/>
          <w:sz w:val="24"/>
          <w:szCs w:val="24"/>
          <w:lang w:val="en-US"/>
        </w:rPr>
        <w:t>PUSTAKA</w:t>
      </w:r>
    </w:p>
    <w:p w14:paraId="30E8945C" w14:textId="77777777" w:rsidR="008737FD" w:rsidRDefault="008737FD"/>
    <w:p w14:paraId="0BB2F01E" w14:textId="681E70E5" w:rsidR="00C11C02" w:rsidRPr="004F42D6" w:rsidRDefault="005948F6" w:rsidP="00C11C02">
      <w:pPr>
        <w:pStyle w:val="Heading2"/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  <w:bookmarkStart w:id="22" w:name="_ddwwaxyocl4x" w:colFirst="0" w:colLast="0"/>
      <w:bookmarkStart w:id="23" w:name="_Toc528247175"/>
      <w:bookmarkEnd w:id="22"/>
      <w:r>
        <w:rPr>
          <w:rFonts w:ascii="Times New Roman" w:eastAsia="Times New Roman" w:hAnsi="Times New Roman" w:cs="Times New Roman"/>
          <w:sz w:val="24"/>
          <w:szCs w:val="24"/>
        </w:rPr>
        <w:t xml:space="preserve">2.1.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bookmarkEnd w:id="23"/>
      <w:r w:rsidR="004F42D6" w:rsidRPr="004F42D6">
        <w:rPr>
          <w:rFonts w:ascii="Times New Roman" w:eastAsia="Times New Roman" w:hAnsi="Times New Roman" w:cs="Times New Roman"/>
          <w:i/>
          <w:sz w:val="24"/>
          <w:szCs w:val="24"/>
        </w:rPr>
        <w:t>Recommender System</w:t>
      </w:r>
    </w:p>
    <w:p w14:paraId="76799C4D" w14:textId="09C84191" w:rsidR="00C11C02" w:rsidRDefault="00D528E9" w:rsidP="00557BB6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11C02">
        <w:rPr>
          <w:rFonts w:ascii="Times New Roman" w:hAnsi="Times New Roman" w:cs="Times New Roman"/>
          <w:i/>
          <w:sz w:val="24"/>
          <w:szCs w:val="24"/>
          <w:lang w:val="en-US"/>
        </w:rPr>
        <w:t>Market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C11C02">
        <w:rPr>
          <w:rFonts w:ascii="Times New Roman" w:hAnsi="Times New Roman" w:cs="Times New Roman"/>
          <w:i/>
          <w:sz w:val="24"/>
          <w:szCs w:val="24"/>
          <w:lang w:val="en-US"/>
        </w:rPr>
        <w:t>analysis</w:t>
      </w:r>
      <w:r w:rsidRPr="00C11C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11C02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C11C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laj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r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dustry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dust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global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WO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WO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strategi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bisnis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perusahaan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memadai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ditentukan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. [1] </w:t>
      </w:r>
      <w:r w:rsidR="00C47AD7">
        <w:rPr>
          <w:rFonts w:ascii="Times New Roman" w:hAnsi="Times New Roman" w:cs="Times New Roman"/>
          <w:i/>
          <w:sz w:val="24"/>
          <w:szCs w:val="24"/>
          <w:lang w:val="en-US"/>
        </w:rPr>
        <w:t>Market Analysis</w:t>
      </w:r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juga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investigasi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terdokumentasi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pasar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menginformasikan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perencanaan</w:t>
      </w:r>
      <w:proofErr w:type="spellEnd"/>
      <w:r w:rsidR="00C47AD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47AD7">
        <w:rPr>
          <w:rFonts w:ascii="Times New Roman" w:hAnsi="Times New Roman" w:cs="Times New Roman"/>
          <w:sz w:val="24"/>
          <w:szCs w:val="24"/>
          <w:lang w:val="en-US"/>
        </w:rPr>
        <w:t>perusaha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terutama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sekitar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keputus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inventaris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pembeli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perluas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>/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kontrak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tenaga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perluas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fasilitas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pembeli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peralat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modal,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promosi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aspek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23325">
        <w:rPr>
          <w:rFonts w:ascii="Times New Roman" w:hAnsi="Times New Roman" w:cs="Times New Roman"/>
          <w:sz w:val="24"/>
          <w:szCs w:val="24"/>
          <w:lang w:val="en-US"/>
        </w:rPr>
        <w:t>lainnya</w:t>
      </w:r>
      <w:proofErr w:type="spellEnd"/>
      <w:r w:rsidR="00B2332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287FD5D" w14:textId="63A81F0A" w:rsidR="00F87609" w:rsidRDefault="00C966C3" w:rsidP="00557BB6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e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market analys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vid A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ake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</w:p>
    <w:p w14:paraId="4EF07DDE" w14:textId="754CB583" w:rsidR="00C966C3" w:rsidRP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Market size (current and future)</w:t>
      </w:r>
    </w:p>
    <w:p w14:paraId="7B1992E0" w14:textId="77777777" w:rsidR="00C966C3" w:rsidRP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Market trends</w:t>
      </w:r>
    </w:p>
    <w:p w14:paraId="1F24846D" w14:textId="77777777" w:rsidR="00C966C3" w:rsidRP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Market growth rate</w:t>
      </w:r>
    </w:p>
    <w:p w14:paraId="56F9168C" w14:textId="77777777" w:rsidR="00C966C3" w:rsidRP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Market profitability</w:t>
      </w:r>
    </w:p>
    <w:p w14:paraId="2CE2E79B" w14:textId="77777777" w:rsidR="00C966C3" w:rsidRP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Industry cost structure</w:t>
      </w:r>
    </w:p>
    <w:p w14:paraId="17DBEA9F" w14:textId="77777777" w:rsidR="00C966C3" w:rsidRP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Distribution channels</w:t>
      </w:r>
    </w:p>
    <w:p w14:paraId="6AC489E9" w14:textId="77777777" w:rsidR="00C966C3" w:rsidRP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Key success factors</w:t>
      </w:r>
    </w:p>
    <w:p w14:paraId="43BBAC82" w14:textId="681BA691" w:rsidR="00C966C3" w:rsidRDefault="00C966C3" w:rsidP="00557BB6">
      <w:pPr>
        <w:pStyle w:val="ListParagraph"/>
        <w:numPr>
          <w:ilvl w:val="0"/>
          <w:numId w:val="13"/>
        </w:numPr>
        <w:spacing w:line="360" w:lineRule="auto"/>
        <w:ind w:left="1134" w:hanging="283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966C3">
        <w:rPr>
          <w:rFonts w:ascii="Times New Roman" w:hAnsi="Times New Roman" w:cs="Times New Roman"/>
          <w:sz w:val="24"/>
          <w:szCs w:val="24"/>
          <w:lang w:val="en-US"/>
        </w:rPr>
        <w:t>Key success details</w:t>
      </w:r>
    </w:p>
    <w:p w14:paraId="07D1FB18" w14:textId="1D5FD6A5" w:rsidR="00C966C3" w:rsidRPr="00C966C3" w:rsidRDefault="00C966C3" w:rsidP="00557BB6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Market analysi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usah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r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t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valu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r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s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t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u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kemb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c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ku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em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F4E16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 w:rsidR="000F4E16">
        <w:rPr>
          <w:rFonts w:ascii="Times New Roman" w:hAnsi="Times New Roman" w:cs="Times New Roman"/>
          <w:sz w:val="24"/>
          <w:szCs w:val="24"/>
          <w:lang w:val="en-US"/>
        </w:rPr>
        <w:t xml:space="preserve">David A. </w:t>
      </w:r>
      <w:proofErr w:type="spellStart"/>
      <w:r w:rsidR="000F4E16">
        <w:rPr>
          <w:rFonts w:ascii="Times New Roman" w:hAnsi="Times New Roman" w:cs="Times New Roman"/>
          <w:sz w:val="24"/>
          <w:szCs w:val="24"/>
          <w:lang w:val="en-US"/>
        </w:rPr>
        <w:t>Aaker</w:t>
      </w:r>
      <w:proofErr w:type="spellEnd"/>
      <w:r w:rsidR="000F4E16">
        <w:rPr>
          <w:rFonts w:ascii="Times New Roman" w:hAnsi="Times New Roman" w:cs="Times New Roman"/>
          <w:sz w:val="24"/>
          <w:szCs w:val="24"/>
          <w:lang w:val="en-US"/>
        </w:rPr>
        <w:t xml:space="preserve"> 2012)</w:t>
      </w:r>
    </w:p>
    <w:p w14:paraId="10BF5535" w14:textId="5F366CE9" w:rsidR="008737FD" w:rsidRPr="004F42D6" w:rsidRDefault="005948F6">
      <w:pPr>
        <w:pStyle w:val="Heading3"/>
        <w:shd w:val="clear" w:color="auto" w:fill="FFFFFF"/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bookmarkStart w:id="24" w:name="_a4lej3fq5i2k" w:colFirst="0" w:colLast="0"/>
      <w:bookmarkStart w:id="25" w:name="_Toc528247176"/>
      <w:bookmarkEnd w:id="24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2.1.1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bookmarkEnd w:id="25"/>
      <w:r w:rsidR="004F42D6">
        <w:rPr>
          <w:rFonts w:ascii="Times New Roman" w:eastAsia="Times New Roman" w:hAnsi="Times New Roman" w:cs="Times New Roman"/>
          <w:i/>
          <w:sz w:val="24"/>
          <w:szCs w:val="24"/>
        </w:rPr>
        <w:t>Multi Attribute Utility Theory</w:t>
      </w:r>
    </w:p>
    <w:p w14:paraId="3D02403C" w14:textId="3609365B" w:rsidR="00C11C02" w:rsidRPr="00C11C02" w:rsidRDefault="00C11C02" w:rsidP="00C11C02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11C02">
        <w:rPr>
          <w:rFonts w:ascii="Times New Roman" w:hAnsi="Times New Roman" w:cs="Times New Roman"/>
          <w:i/>
          <w:sz w:val="24"/>
          <w:szCs w:val="24"/>
          <w:lang w:val="en-US"/>
        </w:rPr>
        <w:t>Market share analysis</w:t>
      </w:r>
      <w:r w:rsidRPr="00C11C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11C02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C11C0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market analysi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nd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berlangs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marketplac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an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nding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mpetitor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3D2011FC" w14:textId="2AA2A78B" w:rsidR="00C11C02" w:rsidRPr="00C11C02" w:rsidRDefault="00C11C02" w:rsidP="00C11C02">
      <w:pPr>
        <w:rPr>
          <w:lang w:val="en-US"/>
        </w:rPr>
      </w:pPr>
    </w:p>
    <w:p w14:paraId="7EBFCAAD" w14:textId="4A95A931" w:rsidR="001E55BC" w:rsidRDefault="001E55BC" w:rsidP="001E55BC">
      <w:pPr>
        <w:keepNext/>
        <w:spacing w:line="360" w:lineRule="auto"/>
        <w:ind w:firstLine="720"/>
        <w:jc w:val="both"/>
      </w:pPr>
    </w:p>
    <w:p w14:paraId="1ECF551F" w14:textId="19E812DA" w:rsidR="008737FD" w:rsidRDefault="001E55BC" w:rsidP="001E55BC">
      <w:pPr>
        <w:pStyle w:val="Caption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26" w:name="_Toc528246981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1</w:t>
      </w:r>
      <w:r w:rsidR="00A979E2">
        <w:rPr>
          <w:noProof/>
        </w:rPr>
        <w:fldChar w:fldCharType="end"/>
      </w:r>
      <w:r>
        <w:rPr>
          <w:lang w:val="en-US"/>
        </w:rPr>
        <w:t xml:space="preserve">. </w:t>
      </w:r>
      <w:r w:rsidR="009C317B">
        <w:rPr>
          <w:lang w:val="en-US"/>
        </w:rPr>
        <w:t>??</w:t>
      </w:r>
      <w:bookmarkEnd w:id="26"/>
    </w:p>
    <w:p w14:paraId="13014CEC" w14:textId="5248E430" w:rsidR="008737FD" w:rsidRPr="009C317B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27" w:name="_bp4imtnlad1v" w:colFirst="0" w:colLast="0"/>
      <w:bookmarkStart w:id="28" w:name="_Toc528247177"/>
      <w:bookmarkEnd w:id="27"/>
      <w:r>
        <w:rPr>
          <w:rFonts w:ascii="Times New Roman" w:eastAsia="Times New Roman" w:hAnsi="Times New Roman" w:cs="Times New Roman"/>
          <w:sz w:val="24"/>
          <w:szCs w:val="24"/>
        </w:rPr>
        <w:t xml:space="preserve">2.2.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C966C3">
        <w:rPr>
          <w:rFonts w:ascii="Times New Roman" w:eastAsia="Times New Roman" w:hAnsi="Times New Roman" w:cs="Times New Roman"/>
          <w:sz w:val="24"/>
          <w:szCs w:val="24"/>
          <w:lang w:val="en-US"/>
        </w:rPr>
        <w:t>Data Mining</w:t>
      </w:r>
      <w:bookmarkEnd w:id="28"/>
    </w:p>
    <w:p w14:paraId="7F621583" w14:textId="1EF7A283" w:rsidR="004E36B5" w:rsidRPr="000F4E16" w:rsidRDefault="004E36B5" w:rsidP="004E36B5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29" w:name="_f2nx55gvv9kx" w:colFirst="0" w:colLast="0"/>
      <w:bookmarkEnd w:id="29"/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Data </w:t>
      </w:r>
      <w:r w:rsidR="000F4E16">
        <w:rPr>
          <w:rFonts w:ascii="Times New Roman" w:hAnsi="Times New Roman" w:cs="Times New Roman"/>
          <w:i/>
          <w:sz w:val="24"/>
          <w:szCs w:val="24"/>
          <w:lang w:val="en-US"/>
        </w:rPr>
        <w:t xml:space="preserve">Mining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nemuk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pola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kumpul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libatk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0F4E16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si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statistik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basis data. [1] Data mining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sub-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isipli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ilmu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ngekstrak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kumpul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nguba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ipaham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lanjut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. [1] [2] [3] [4]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Penambang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langka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proses "</w:t>
      </w:r>
      <w:r w:rsidR="000F4E16">
        <w:rPr>
          <w:rFonts w:ascii="Times New Roman" w:hAnsi="Times New Roman" w:cs="Times New Roman"/>
          <w:i/>
          <w:sz w:val="24"/>
          <w:szCs w:val="24"/>
          <w:lang w:val="en-US"/>
        </w:rPr>
        <w:t>Knowledge Discovery Step</w:t>
      </w:r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",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KDD. [5]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langka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4E16">
        <w:rPr>
          <w:rFonts w:ascii="Times New Roman" w:hAnsi="Times New Roman" w:cs="Times New Roman"/>
          <w:sz w:val="24"/>
          <w:szCs w:val="24"/>
          <w:lang w:val="en-US"/>
        </w:rPr>
        <w:t xml:space="preserve">data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ntah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0F4E16">
        <w:rPr>
          <w:rFonts w:ascii="Times New Roman" w:hAnsi="Times New Roman" w:cs="Times New Roman"/>
          <w:i/>
          <w:sz w:val="24"/>
          <w:szCs w:val="24"/>
          <w:lang w:val="en-US"/>
        </w:rPr>
        <w:t>Data Mining</w:t>
      </w:r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juga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elibatk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aspek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manajeme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data, </w:t>
      </w:r>
      <w:r w:rsidR="000F4E16" w:rsidRPr="000F4E16">
        <w:rPr>
          <w:rFonts w:ascii="Times New Roman" w:hAnsi="Times New Roman" w:cs="Times New Roman"/>
          <w:i/>
          <w:sz w:val="24"/>
          <w:szCs w:val="24"/>
          <w:lang w:val="en-US"/>
        </w:rPr>
        <w:t>pre-processing</w:t>
      </w:r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data, model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pertimbang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inferens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B76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7636">
        <w:rPr>
          <w:rFonts w:ascii="Times New Roman" w:hAnsi="Times New Roman" w:cs="Times New Roman"/>
          <w:i/>
          <w:sz w:val="24"/>
          <w:szCs w:val="24"/>
          <w:lang w:val="en-US"/>
        </w:rPr>
        <w:t>Interestingness metrics,</w:t>
      </w:r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pertimbang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kompleksitas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pasca-pemroses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itemuk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visualisasi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pembaruan</w:t>
      </w:r>
      <w:proofErr w:type="spellEnd"/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B7636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0B76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4E16" w:rsidRPr="000F4E16">
        <w:rPr>
          <w:rFonts w:ascii="Times New Roman" w:hAnsi="Times New Roman" w:cs="Times New Roman"/>
          <w:sz w:val="24"/>
          <w:szCs w:val="24"/>
          <w:lang w:val="en-US"/>
        </w:rPr>
        <w:t>online. [1]</w:t>
      </w:r>
    </w:p>
    <w:p w14:paraId="6691B5F0" w14:textId="58B42480" w:rsidR="004E36B5" w:rsidRDefault="004E36B5" w:rsidP="004E36B5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Data Min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7636">
        <w:rPr>
          <w:rFonts w:ascii="Times New Roman" w:hAnsi="Times New Roman" w:cs="Times New Roman"/>
          <w:sz w:val="24"/>
          <w:szCs w:val="24"/>
          <w:lang w:val="en-US"/>
        </w:rPr>
        <w:t>KD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95FAC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195F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B7636">
        <w:rPr>
          <w:rFonts w:ascii="Times New Roman" w:hAnsi="Times New Roman" w:cs="Times New Roman"/>
          <w:sz w:val="24"/>
          <w:szCs w:val="24"/>
          <w:lang w:val="en-US"/>
        </w:rPr>
        <w:t>KDD</w:t>
      </w:r>
      <w:r w:rsidR="00195F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="00195FAC">
        <w:rPr>
          <w:rFonts w:ascii="Times New Roman" w:hAnsi="Times New Roman" w:cs="Times New Roman"/>
          <w:sz w:val="24"/>
          <w:szCs w:val="24"/>
          <w:lang w:val="en-US"/>
        </w:rPr>
        <w:t>meliputi</w:t>
      </w:r>
      <w:proofErr w:type="spellEnd"/>
      <w:r w:rsidR="00195FAC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 w:rsidR="00195F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33A67ED" w14:textId="77777777" w:rsidR="000B7636" w:rsidRPr="000B7636" w:rsidRDefault="000B7636" w:rsidP="000B7636">
      <w:pPr>
        <w:numPr>
          <w:ilvl w:val="0"/>
          <w:numId w:val="15"/>
        </w:numPr>
        <w:tabs>
          <w:tab w:val="clear" w:pos="720"/>
          <w:tab w:val="num" w:pos="1134"/>
        </w:tabs>
        <w:spacing w:line="360" w:lineRule="auto"/>
        <w:ind w:firstLine="131"/>
        <w:jc w:val="both"/>
        <w:rPr>
          <w:rFonts w:ascii="Times New Roman" w:hAnsi="Times New Roman" w:cs="Times New Roman"/>
          <w:sz w:val="24"/>
          <w:szCs w:val="24"/>
        </w:rPr>
      </w:pPr>
      <w:r w:rsidRPr="000B7636">
        <w:rPr>
          <w:rFonts w:ascii="Times New Roman" w:hAnsi="Times New Roman" w:cs="Times New Roman"/>
          <w:sz w:val="24"/>
          <w:szCs w:val="24"/>
        </w:rPr>
        <w:t>Selection</w:t>
      </w:r>
    </w:p>
    <w:p w14:paraId="22B1D753" w14:textId="77777777" w:rsidR="000B7636" w:rsidRPr="000B7636" w:rsidRDefault="000B7636" w:rsidP="000B7636">
      <w:pPr>
        <w:numPr>
          <w:ilvl w:val="0"/>
          <w:numId w:val="15"/>
        </w:numPr>
        <w:tabs>
          <w:tab w:val="clear" w:pos="720"/>
          <w:tab w:val="num" w:pos="1134"/>
        </w:tabs>
        <w:spacing w:line="360" w:lineRule="auto"/>
        <w:ind w:firstLine="131"/>
        <w:jc w:val="both"/>
        <w:rPr>
          <w:rFonts w:ascii="Times New Roman" w:hAnsi="Times New Roman" w:cs="Times New Roman"/>
          <w:sz w:val="24"/>
          <w:szCs w:val="24"/>
        </w:rPr>
      </w:pPr>
      <w:r w:rsidRPr="000B7636">
        <w:rPr>
          <w:rFonts w:ascii="Times New Roman" w:hAnsi="Times New Roman" w:cs="Times New Roman"/>
          <w:sz w:val="24"/>
          <w:szCs w:val="24"/>
        </w:rPr>
        <w:t>Pre-processing</w:t>
      </w:r>
    </w:p>
    <w:p w14:paraId="1B9E581B" w14:textId="77777777" w:rsidR="000B7636" w:rsidRPr="000B7636" w:rsidRDefault="000B7636" w:rsidP="000B7636">
      <w:pPr>
        <w:numPr>
          <w:ilvl w:val="0"/>
          <w:numId w:val="15"/>
        </w:numPr>
        <w:tabs>
          <w:tab w:val="clear" w:pos="720"/>
          <w:tab w:val="num" w:pos="1134"/>
        </w:tabs>
        <w:spacing w:line="360" w:lineRule="auto"/>
        <w:ind w:firstLine="131"/>
        <w:jc w:val="both"/>
        <w:rPr>
          <w:rFonts w:ascii="Times New Roman" w:hAnsi="Times New Roman" w:cs="Times New Roman"/>
          <w:sz w:val="24"/>
          <w:szCs w:val="24"/>
        </w:rPr>
      </w:pPr>
      <w:r w:rsidRPr="000B7636">
        <w:rPr>
          <w:rFonts w:ascii="Times New Roman" w:hAnsi="Times New Roman" w:cs="Times New Roman"/>
          <w:sz w:val="24"/>
          <w:szCs w:val="24"/>
        </w:rPr>
        <w:t>Transformation</w:t>
      </w:r>
    </w:p>
    <w:p w14:paraId="24A6CC31" w14:textId="77777777" w:rsidR="000B7636" w:rsidRPr="000B7636" w:rsidRDefault="000B7636" w:rsidP="000B7636">
      <w:pPr>
        <w:numPr>
          <w:ilvl w:val="0"/>
          <w:numId w:val="15"/>
        </w:numPr>
        <w:tabs>
          <w:tab w:val="clear" w:pos="720"/>
          <w:tab w:val="num" w:pos="1134"/>
        </w:tabs>
        <w:spacing w:line="360" w:lineRule="auto"/>
        <w:ind w:firstLine="131"/>
        <w:jc w:val="both"/>
        <w:rPr>
          <w:rFonts w:ascii="Times New Roman" w:hAnsi="Times New Roman" w:cs="Times New Roman"/>
          <w:sz w:val="24"/>
          <w:szCs w:val="24"/>
        </w:rPr>
      </w:pPr>
      <w:r w:rsidRPr="000B7636">
        <w:rPr>
          <w:rFonts w:ascii="Times New Roman" w:hAnsi="Times New Roman" w:cs="Times New Roman"/>
          <w:i/>
          <w:iCs/>
          <w:sz w:val="24"/>
          <w:szCs w:val="24"/>
        </w:rPr>
        <w:t>Data mining</w:t>
      </w:r>
    </w:p>
    <w:p w14:paraId="2DF4391C" w14:textId="77777777" w:rsidR="000B7636" w:rsidRPr="000B7636" w:rsidRDefault="000B7636" w:rsidP="000B7636">
      <w:pPr>
        <w:numPr>
          <w:ilvl w:val="0"/>
          <w:numId w:val="15"/>
        </w:numPr>
        <w:tabs>
          <w:tab w:val="clear" w:pos="720"/>
          <w:tab w:val="num" w:pos="1134"/>
        </w:tabs>
        <w:spacing w:line="360" w:lineRule="auto"/>
        <w:ind w:firstLine="131"/>
        <w:jc w:val="both"/>
        <w:rPr>
          <w:rFonts w:ascii="Times New Roman" w:hAnsi="Times New Roman" w:cs="Times New Roman"/>
          <w:sz w:val="24"/>
          <w:szCs w:val="24"/>
        </w:rPr>
      </w:pPr>
      <w:r w:rsidRPr="000B7636">
        <w:rPr>
          <w:rFonts w:ascii="Times New Roman" w:hAnsi="Times New Roman" w:cs="Times New Roman"/>
          <w:sz w:val="24"/>
          <w:szCs w:val="24"/>
        </w:rPr>
        <w:t>Interpretation/evaluation.</w:t>
      </w:r>
      <w:hyperlink r:id="rId20" w:anchor="cite_note-Fayyad-5" w:history="1">
        <w:r w:rsidRPr="000B7636">
          <w:rPr>
            <w:rStyle w:val="Hyperlink"/>
            <w:rFonts w:ascii="Times New Roman" w:hAnsi="Times New Roman" w:cs="Times New Roman"/>
            <w:sz w:val="24"/>
            <w:szCs w:val="24"/>
            <w:vertAlign w:val="superscript"/>
          </w:rPr>
          <w:t>[5]</w:t>
        </w:r>
      </w:hyperlink>
    </w:p>
    <w:p w14:paraId="159B35A9" w14:textId="77B30FB8" w:rsidR="008737FD" w:rsidRPr="000B7636" w:rsidRDefault="008737FD" w:rsidP="000B763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6648FE" w14:textId="4032FC74" w:rsidR="008737FD" w:rsidRPr="000B7636" w:rsidRDefault="005948F6">
      <w:pPr>
        <w:pStyle w:val="Heading2"/>
        <w:spacing w:before="60" w:after="2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30" w:name="_s5rho5gesn4o" w:colFirst="0" w:colLast="0"/>
      <w:bookmarkStart w:id="31" w:name="_Toc528247178"/>
      <w:bookmarkEnd w:id="30"/>
      <w:r>
        <w:rPr>
          <w:rFonts w:ascii="Times New Roman" w:eastAsia="Times New Roman" w:hAnsi="Times New Roman" w:cs="Times New Roman"/>
          <w:sz w:val="24"/>
          <w:szCs w:val="24"/>
        </w:rPr>
        <w:t xml:space="preserve">2.3.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0B7636">
        <w:rPr>
          <w:rFonts w:ascii="Times New Roman" w:eastAsia="Times New Roman" w:hAnsi="Times New Roman" w:cs="Times New Roman"/>
          <w:sz w:val="24"/>
          <w:szCs w:val="24"/>
          <w:lang w:val="en-US"/>
        </w:rPr>
        <w:t>Opinion Mining</w:t>
      </w:r>
      <w:bookmarkEnd w:id="31"/>
    </w:p>
    <w:p w14:paraId="5020023E" w14:textId="0BA4E504" w:rsidR="00BA5F3F" w:rsidRDefault="00BA5F3F" w:rsidP="00BA5F3F">
      <w:pPr>
        <w:keepNext/>
        <w:spacing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</w:pPr>
      <w:r w:rsidRPr="00BA5F3F">
        <w:rPr>
          <w:rFonts w:ascii="Times New Roman" w:eastAsia="Times New Roman" w:hAnsi="Times New Roman" w:cs="Times New Roman"/>
          <w:i/>
          <w:sz w:val="24"/>
          <w:szCs w:val="24"/>
          <w:highlight w:val="white"/>
          <w:lang w:val="en-US"/>
        </w:rPr>
        <w:t>Opinion Mining</w:t>
      </w:r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merup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tudi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yang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melakukan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etiap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or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eng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melih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sentiment,</w:t>
      </w:r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evaluasi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,</w:t>
      </w:r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erilak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taupu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emo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erkandu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roduk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elayanan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rganisasi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individu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isu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kejadian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lastRenderedPageBreak/>
        <w:t>topik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n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etiap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proofErr w:type="gramStart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tributnya</w:t>
      </w:r>
      <w:proofErr w:type="spell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(</w:t>
      </w:r>
      <w:proofErr w:type="gramEnd"/>
      <w:r w:rsidR="00DD0BE7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Bing Liu)</w:t>
      </w:r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kemud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ikelompok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olaritas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ola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p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berbe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nega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.</w:t>
      </w:r>
    </w:p>
    <w:p w14:paraId="767F5564" w14:textId="33E86B47" w:rsidR="00BA5F3F" w:rsidRPr="00BA5F3F" w:rsidRDefault="00BA5F3F" w:rsidP="00BA5F3F">
      <w:pPr>
        <w:keepNext/>
        <w:spacing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elai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e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</w:t>
      </w:r>
      <w:r w:rsidR="00F2683C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</w:t>
      </w:r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larit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opinion min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ju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iba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menjad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i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lev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klarifikasi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oku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level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kalim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level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fi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lev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spe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.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ibah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 w:rsidR="008A72E3"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</w:t>
      </w:r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uga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khi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ermas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nalis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sentiment lev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oku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ya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ekstra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review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ilaku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klas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erhadap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review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polaritasny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Klasifik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leve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oku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coco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dat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okume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ituli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le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seseor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mem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sentiment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dar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or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>tersebu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highlight w:val="white"/>
          <w:lang w:val="en-US"/>
        </w:rPr>
        <w:t xml:space="preserve"> (</w:t>
      </w:r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Opinion Mining </w:t>
      </w:r>
      <w:proofErr w:type="spellStart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>Kombinasi</w:t>
      </w:r>
      <w:proofErr w:type="spellEnd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exicon-Based </w:t>
      </w:r>
      <w:proofErr w:type="spellStart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Multinomial Naive Baye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Pr="00BA5F3F">
        <w:rPr>
          <w:rFonts w:ascii="Times New Roman" w:eastAsia="Times New Roman" w:hAnsi="Times New Roman" w:cs="Times New Roman"/>
          <w:sz w:val="24"/>
          <w:szCs w:val="24"/>
          <w:lang w:val="en-US"/>
        </w:rPr>
        <w:t>GERISKA ISABELLE LINGGA PUTRI WANGI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</w:p>
    <w:p w14:paraId="0CB2A094" w14:textId="75B07AD8" w:rsidR="001E55BC" w:rsidRDefault="001E55BC" w:rsidP="00F54D44">
      <w:pPr>
        <w:pStyle w:val="Caption"/>
        <w:ind w:firstLine="720"/>
        <w:jc w:val="center"/>
      </w:pPr>
      <w:bookmarkStart w:id="32" w:name="_Toc528246982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2</w:t>
      </w:r>
      <w:r w:rsidR="00A979E2">
        <w:rPr>
          <w:noProof/>
        </w:rPr>
        <w:fldChar w:fldCharType="end"/>
      </w:r>
      <w:r w:rsidR="00146431">
        <w:rPr>
          <w:noProof/>
          <w:lang w:val="en-US"/>
        </w:rPr>
        <w:t>.</w:t>
      </w:r>
      <w:bookmarkStart w:id="33" w:name="_551tcdbn2tm4" w:colFirst="0" w:colLast="0"/>
      <w:bookmarkEnd w:id="33"/>
      <w:r w:rsidR="005948F6">
        <w:rPr>
          <w:rFonts w:ascii="Times New Roman" w:eastAsia="Times New Roman" w:hAnsi="Times New Roman" w:cs="Times New Roman"/>
          <w:sz w:val="24"/>
          <w:szCs w:val="24"/>
        </w:rPr>
        <w:tab/>
        <w:t>.</w:t>
      </w:r>
      <w:bookmarkEnd w:id="32"/>
    </w:p>
    <w:p w14:paraId="5A7970DC" w14:textId="3D69E229" w:rsidR="008737FD" w:rsidRDefault="001E55BC" w:rsidP="00C426CA">
      <w:pPr>
        <w:pStyle w:val="Caption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34" w:name="_Toc528246983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3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34"/>
    </w:p>
    <w:p w14:paraId="7FEB9A8F" w14:textId="6F098562" w:rsidR="008737FD" w:rsidRPr="00F857E1" w:rsidRDefault="005948F6">
      <w:pPr>
        <w:pStyle w:val="Heading2"/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35" w:name="_w9pt3d9wfpqo" w:colFirst="0" w:colLast="0"/>
      <w:bookmarkStart w:id="36" w:name="_Toc528247179"/>
      <w:bookmarkEnd w:id="35"/>
      <w:r>
        <w:rPr>
          <w:rFonts w:ascii="Times New Roman" w:eastAsia="Times New Roman" w:hAnsi="Times New Roman" w:cs="Times New Roman"/>
          <w:sz w:val="24"/>
          <w:szCs w:val="24"/>
        </w:rPr>
        <w:t>2.4.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>Op</w:t>
      </w:r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inion Summarization</w:t>
      </w:r>
      <w:bookmarkEnd w:id="36"/>
    </w:p>
    <w:p w14:paraId="0C955CB5" w14:textId="57672E04" w:rsidR="008737FD" w:rsidRDefault="005948F6" w:rsidP="00557BB6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F857E1">
        <w:rPr>
          <w:rFonts w:ascii="Times New Roman" w:eastAsia="Times New Roman" w:hAnsi="Times New Roman" w:cs="Times New Roman"/>
          <w:i/>
          <w:sz w:val="24"/>
          <w:szCs w:val="24"/>
        </w:rPr>
        <w:t>O</w:t>
      </w:r>
      <w:r w:rsidR="00F857E1" w:rsidRPr="00F857E1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pinion Summarization</w:t>
      </w:r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tahap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F857E1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Opinion Mining</w:t>
      </w:r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tahap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ini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ak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kesimpul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atau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ringkas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berdasark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produk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orientasinya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2C5D2CE4" w14:textId="34339B17" w:rsidR="00F857E1" w:rsidRDefault="00F857E1" w:rsidP="00557BB6">
      <w:pPr>
        <w:spacing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d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i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ah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utam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Opinion Summarization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ig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tahap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i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</w:p>
    <w:p w14:paraId="3AD1913B" w14:textId="4E939F1A" w:rsidR="00F857E1" w:rsidRDefault="00DD05FC" w:rsidP="00557BB6">
      <w:pPr>
        <w:pStyle w:val="ListParagraph"/>
        <w:numPr>
          <w:ilvl w:val="3"/>
          <w:numId w:val="7"/>
        </w:numPr>
        <w:spacing w:line="360" w:lineRule="auto"/>
        <w:ind w:left="993" w:hanging="284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Feature Extraction</w:t>
      </w:r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: data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review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dari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konsume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Misalnya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untuk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mereview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ponsel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pelanggan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>biasanya</w:t>
      </w:r>
      <w:proofErr w:type="spellEnd"/>
      <w:r w:rsidR="00F857E1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berkomenta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tentang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laya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baterai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kamera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spesifikasi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produk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dibagi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dua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jenis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yaitu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implisi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eksplisi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Implisi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di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cantum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tersira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pada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kalima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opini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Eksplisi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di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cantum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tersura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atau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jelas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pada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kalimat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opini</w:t>
      </w:r>
      <w:proofErr w:type="spellEnd"/>
      <w:r w:rsid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7F4C7CBA" w14:textId="66492D5E" w:rsidR="009F720A" w:rsidRDefault="009F720A" w:rsidP="00557BB6">
      <w:pPr>
        <w:pStyle w:val="ListParagraph"/>
        <w:numPr>
          <w:ilvl w:val="3"/>
          <w:numId w:val="7"/>
        </w:numPr>
        <w:spacing w:line="360" w:lineRule="auto"/>
        <w:ind w:left="993" w:hanging="284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9F720A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Sentiment </w:t>
      </w:r>
      <w:proofErr w:type="gramStart"/>
      <w:r w:rsidRPr="009F720A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Analysis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memutus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kalim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berup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op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positif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negati</w:t>
      </w:r>
      <w:r w:rsidR="00557BB6">
        <w:rPr>
          <w:rFonts w:ascii="Times New Roman" w:eastAsia="Times New Roman" w:hAnsi="Times New Roman" w:cs="Times New Roman"/>
          <w:sz w:val="24"/>
          <w:szCs w:val="24"/>
          <w:lang w:val="en-US"/>
        </w:rPr>
        <w:t>f</w:t>
      </w:r>
      <w:proofErr w:type="spellEnd"/>
    </w:p>
    <w:p w14:paraId="41295802" w14:textId="5C3308C7" w:rsidR="009F720A" w:rsidRPr="00F857E1" w:rsidRDefault="009F720A" w:rsidP="00557BB6">
      <w:pPr>
        <w:pStyle w:val="ListParagraph"/>
        <w:numPr>
          <w:ilvl w:val="3"/>
          <w:numId w:val="7"/>
        </w:numPr>
        <w:spacing w:line="360" w:lineRule="auto"/>
        <w:ind w:left="993" w:hanging="284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Summarizing </w:t>
      </w:r>
      <w:r w:rsidRPr="009F720A">
        <w:rPr>
          <w:rFonts w:ascii="Times New Roman" w:eastAsia="Times New Roman" w:hAnsi="Times New Roman" w:cs="Times New Roman"/>
          <w:sz w:val="24"/>
          <w:szCs w:val="24"/>
          <w:lang w:val="en-US"/>
        </w:rPr>
        <w:t>:</w:t>
      </w:r>
      <w:proofErr w:type="gram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menghasil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kesimpul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ringkas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berdasar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fitu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prod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oientasinya</w:t>
      </w:r>
      <w:proofErr w:type="spellEnd"/>
      <w:r w:rsidR="007A0C8D"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proofErr w:type="spellStart"/>
      <w:r w:rsidR="007A0C8D">
        <w:rPr>
          <w:rFonts w:ascii="Times New Roman" w:eastAsia="Times New Roman" w:hAnsi="Times New Roman" w:cs="Times New Roman"/>
          <w:sz w:val="24"/>
          <w:szCs w:val="24"/>
          <w:lang w:val="en-US"/>
        </w:rPr>
        <w:t>Galih</w:t>
      </w:r>
      <w:proofErr w:type="spellEnd"/>
      <w:r w:rsidR="007A0C8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A0C8D">
        <w:rPr>
          <w:rFonts w:ascii="Times New Roman" w:eastAsia="Times New Roman" w:hAnsi="Times New Roman" w:cs="Times New Roman"/>
          <w:sz w:val="24"/>
          <w:szCs w:val="24"/>
          <w:lang w:val="en-US"/>
        </w:rPr>
        <w:t>Arisona</w:t>
      </w:r>
      <w:proofErr w:type="spellEnd"/>
      <w:r w:rsidR="007A0C8D">
        <w:rPr>
          <w:rFonts w:ascii="Times New Roman" w:eastAsia="Times New Roman" w:hAnsi="Times New Roman" w:cs="Times New Roman"/>
          <w:sz w:val="24"/>
          <w:szCs w:val="24"/>
          <w:lang w:val="en-US"/>
        </w:rPr>
        <w:t>)</w:t>
      </w:r>
    </w:p>
    <w:p w14:paraId="59124FDD" w14:textId="5B4EF603" w:rsidR="001E55BC" w:rsidRDefault="001E55BC" w:rsidP="00557BB6">
      <w:pPr>
        <w:keepNext/>
        <w:ind w:left="993" w:hanging="284"/>
        <w:jc w:val="center"/>
      </w:pPr>
    </w:p>
    <w:p w14:paraId="32EB94ED" w14:textId="205E6C6E" w:rsidR="008737FD" w:rsidRDefault="001E55BC" w:rsidP="00557BB6">
      <w:pPr>
        <w:pStyle w:val="Caption"/>
        <w:ind w:left="993" w:hanging="284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37" w:name="_Toc528246984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4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37"/>
      <w:r>
        <w:rPr>
          <w:lang w:val="en-US"/>
        </w:rPr>
        <w:t xml:space="preserve"> </w:t>
      </w:r>
    </w:p>
    <w:p w14:paraId="12BD1CC5" w14:textId="6331B9C1" w:rsidR="008737FD" w:rsidRPr="009F720A" w:rsidRDefault="005948F6">
      <w:pPr>
        <w:pStyle w:val="Heading2"/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38" w:name="_3pscru1ip4bk" w:colFirst="0" w:colLast="0"/>
      <w:bookmarkStart w:id="39" w:name="_Toc528247180"/>
      <w:bookmarkEnd w:id="38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2.5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F54D44">
        <w:rPr>
          <w:rFonts w:ascii="Times New Roman" w:eastAsia="Times New Roman" w:hAnsi="Times New Roman" w:cs="Times New Roman"/>
          <w:sz w:val="24"/>
          <w:szCs w:val="24"/>
          <w:lang w:val="en-US"/>
        </w:rPr>
        <w:t>Preprocessing</w:t>
      </w:r>
      <w:bookmarkEnd w:id="39"/>
    </w:p>
    <w:p w14:paraId="7A335775" w14:textId="7C6035D4" w:rsidR="008737FD" w:rsidRDefault="00F54D44" w:rsidP="005659AD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Preprocessi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F2683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2683C"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 w:rsidR="00F2683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2683C">
        <w:rPr>
          <w:rFonts w:ascii="Times New Roman" w:eastAsia="Times New Roman" w:hAnsi="Times New Roman" w:cs="Times New Roman"/>
          <w:sz w:val="24"/>
          <w:szCs w:val="24"/>
          <w:lang w:val="en-US"/>
        </w:rPr>
        <w:t>t</w:t>
      </w:r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ahap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penting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sebelum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ata mining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Preprocessing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biasanya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aplikasi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ke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projek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1E0FB7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Data Mining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mesi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Preprocessing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setelah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pengumpul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ata. Hal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ini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pada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saat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pengumpul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ata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di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apat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berpotensi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uplikat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ata, outlier data, </w:t>
      </w:r>
      <w:r w:rsidR="001E0FB7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Missing Values</w:t>
      </w:r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lain-lain.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ata mining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tanpa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preprocessing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a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menimbul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kekeliru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Oleh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itu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kualitas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sangat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penting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ketika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1E0FB7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Data Mining</w:t>
      </w:r>
      <w:r w:rsidR="001E0FB7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7302A">
        <w:rPr>
          <w:rFonts w:ascii="Times New Roman" w:eastAsia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97302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7302A">
        <w:rPr>
          <w:rFonts w:ascii="Times New Roman" w:eastAsia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97302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7302A">
        <w:rPr>
          <w:rFonts w:ascii="Times New Roman" w:eastAsia="Times New Roman" w:hAnsi="Times New Roman" w:cs="Times New Roman"/>
          <w:sz w:val="24"/>
          <w:szCs w:val="24"/>
          <w:lang w:val="en-US"/>
        </w:rPr>
        <w:t>bentuk</w:t>
      </w:r>
      <w:proofErr w:type="spellEnd"/>
      <w:r w:rsidR="0097302A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97302A">
        <w:rPr>
          <w:rFonts w:ascii="Times New Roman" w:eastAsia="Times New Roman" w:hAnsi="Times New Roman" w:cs="Times New Roman"/>
          <w:sz w:val="24"/>
          <w:szCs w:val="24"/>
          <w:lang w:val="en-US"/>
        </w:rPr>
        <w:t>preprocessing :</w:t>
      </w:r>
      <w:proofErr w:type="gramEnd"/>
    </w:p>
    <w:p w14:paraId="11FE0BB1" w14:textId="786ACCA8" w:rsidR="0097302A" w:rsidRPr="00B302FF" w:rsidRDefault="0097302A" w:rsidP="005659AD">
      <w:pPr>
        <w:pStyle w:val="ListParagraph"/>
        <w:numPr>
          <w:ilvl w:val="6"/>
          <w:numId w:val="7"/>
        </w:numPr>
        <w:spacing w:line="360" w:lineRule="auto"/>
        <w:ind w:left="1134" w:right="637" w:hanging="283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 w:rsidRPr="00F81F6F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Data Cleaning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</w:p>
    <w:p w14:paraId="4314850C" w14:textId="0598E1EE" w:rsidR="00B302FF" w:rsidRDefault="00B302FF" w:rsidP="005659AD">
      <w:pPr>
        <w:pStyle w:val="ListParagraph"/>
        <w:numPr>
          <w:ilvl w:val="6"/>
          <w:numId w:val="7"/>
        </w:numPr>
        <w:spacing w:line="360" w:lineRule="auto"/>
        <w:ind w:left="1134" w:hanging="283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Data Integration </w:t>
      </w:r>
    </w:p>
    <w:p w14:paraId="23091A4A" w14:textId="77777777" w:rsidR="00AD68F7" w:rsidRPr="00AD68F7" w:rsidRDefault="00B302FF" w:rsidP="005659AD">
      <w:pPr>
        <w:pStyle w:val="ListParagraph"/>
        <w:numPr>
          <w:ilvl w:val="6"/>
          <w:numId w:val="7"/>
        </w:numPr>
        <w:spacing w:line="360" w:lineRule="auto"/>
        <w:ind w:left="1134" w:hanging="283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Data Transformation</w:t>
      </w:r>
    </w:p>
    <w:p w14:paraId="34536DC3" w14:textId="77777777" w:rsidR="00AD68F7" w:rsidRPr="00AD68F7" w:rsidRDefault="00AD68F7" w:rsidP="005659AD">
      <w:pPr>
        <w:pStyle w:val="ListParagraph"/>
        <w:numPr>
          <w:ilvl w:val="6"/>
          <w:numId w:val="7"/>
        </w:numPr>
        <w:spacing w:line="360" w:lineRule="auto"/>
        <w:ind w:left="1134" w:hanging="283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Data Reduction</w:t>
      </w:r>
    </w:p>
    <w:p w14:paraId="034FC0FA" w14:textId="77777777" w:rsidR="00AD68F7" w:rsidRPr="00AD68F7" w:rsidRDefault="00AD68F7" w:rsidP="005659AD">
      <w:pPr>
        <w:pStyle w:val="ListParagraph"/>
        <w:numPr>
          <w:ilvl w:val="6"/>
          <w:numId w:val="7"/>
        </w:numPr>
        <w:spacing w:line="360" w:lineRule="auto"/>
        <w:ind w:left="1134" w:hanging="283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Discretize</w:t>
      </w:r>
    </w:p>
    <w:p w14:paraId="77DC8080" w14:textId="38CA68C6" w:rsidR="00B302FF" w:rsidRPr="00AD68F7" w:rsidRDefault="00AD68F7" w:rsidP="005659AD">
      <w:pPr>
        <w:spacing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(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Jiawe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Han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Michelin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Kamb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. Data Mining Concepts and Technique, 2001)</w:t>
      </w:r>
      <w:r w:rsidR="00B302FF" w:rsidRPr="00AD68F7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 </w:t>
      </w:r>
    </w:p>
    <w:p w14:paraId="1EAF2D73" w14:textId="7B90DC14" w:rsidR="001E55BC" w:rsidRDefault="001E55BC" w:rsidP="001E55BC">
      <w:pPr>
        <w:keepNext/>
        <w:spacing w:line="360" w:lineRule="auto"/>
        <w:ind w:left="720" w:firstLine="720"/>
        <w:jc w:val="both"/>
      </w:pPr>
    </w:p>
    <w:p w14:paraId="416F57B0" w14:textId="61728669" w:rsidR="008737FD" w:rsidRDefault="001E55BC" w:rsidP="001E55BC">
      <w:pPr>
        <w:pStyle w:val="Caption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40" w:name="_Toc528246985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5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40"/>
    </w:p>
    <w:p w14:paraId="6783DCA4" w14:textId="739FD946" w:rsidR="008737FD" w:rsidRPr="00F54D44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41" w:name="_7p1hrlqzj70m" w:colFirst="0" w:colLast="0"/>
      <w:bookmarkStart w:id="42" w:name="_Toc528247181"/>
      <w:bookmarkEnd w:id="41"/>
      <w:r>
        <w:rPr>
          <w:rFonts w:ascii="Times New Roman" w:eastAsia="Times New Roman" w:hAnsi="Times New Roman" w:cs="Times New Roman"/>
          <w:sz w:val="24"/>
          <w:szCs w:val="24"/>
        </w:rPr>
        <w:t>2.6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bookmarkEnd w:id="42"/>
      <w:proofErr w:type="spellStart"/>
      <w:r w:rsidR="00417FAC">
        <w:rPr>
          <w:rFonts w:ascii="Times New Roman" w:eastAsia="Times New Roman" w:hAnsi="Times New Roman" w:cs="Times New Roman"/>
          <w:sz w:val="24"/>
          <w:szCs w:val="24"/>
          <w:lang w:val="en-US"/>
        </w:rPr>
        <w:t>SentiWordNet</w:t>
      </w:r>
      <w:proofErr w:type="spellEnd"/>
    </w:p>
    <w:p w14:paraId="5B69450F" w14:textId="66458FC7" w:rsidR="00DD05FC" w:rsidRDefault="00417FAC" w:rsidP="005659AD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SentiWordNet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resource </w:t>
      </w:r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lexical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untuk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Opinion Mining</w:t>
      </w:r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entiWordNet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meupak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kumpul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ynset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WordNet yang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dikelompokk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anotasi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positif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negative,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netral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ynset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s di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asosiasik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nilai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numerik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disombolk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Pos</w:t>
      </w:r>
      <w:proofErr w:type="spellEnd"/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(s), </w:t>
      </w:r>
      <w:proofErr w:type="spellStart"/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Neg</w:t>
      </w:r>
      <w:proofErr w:type="spellEnd"/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 xml:space="preserve">(s),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Obj</w:t>
      </w:r>
      <w:proofErr w:type="spellEnd"/>
      <w:r w:rsidR="00DD05FC">
        <w:rPr>
          <w:rFonts w:ascii="Times New Roman" w:eastAsia="Times New Roman" w:hAnsi="Times New Roman" w:cs="Times New Roman"/>
          <w:i/>
          <w:sz w:val="24"/>
          <w:szCs w:val="24"/>
          <w:lang w:val="en-US"/>
        </w:rPr>
        <w:t>(s)</w:t>
      </w:r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mengindikasik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eberapa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besar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positif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, negative,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dan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objektif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/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netral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berada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dalam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uatu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synset</w:t>
      </w:r>
      <w:proofErr w:type="spellEnd"/>
      <w:r w:rsidR="00DD05FC">
        <w:rPr>
          <w:rFonts w:ascii="Times New Roman" w:eastAsia="Times New Roman" w:hAnsi="Times New Roman" w:cs="Times New Roman"/>
          <w:sz w:val="24"/>
          <w:szCs w:val="24"/>
          <w:lang w:val="en-US"/>
        </w:rPr>
        <w:t>.</w:t>
      </w:r>
    </w:p>
    <w:p w14:paraId="42B82EBB" w14:textId="111B3B34" w:rsidR="00DD05FC" w:rsidRDefault="00DD05FC" w:rsidP="00DD05FC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2.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7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POS Tagging</w:t>
      </w:r>
    </w:p>
    <w:p w14:paraId="6A3FB848" w14:textId="765C2DC4" w:rsidR="00F94548" w:rsidRDefault="00CA2291" w:rsidP="00C23F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lang w:val="en-US"/>
        </w:rPr>
        <w:tab/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Pos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Tagging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membaca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teks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bahasa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1C15">
        <w:rPr>
          <w:rFonts w:ascii="Times New Roman" w:hAnsi="Times New Roman" w:cs="Times New Roman"/>
          <w:sz w:val="24"/>
          <w:szCs w:val="24"/>
          <w:lang w:val="en-US"/>
        </w:rPr>
        <w:t>mengganti</w:t>
      </w:r>
      <w:proofErr w:type="spellEnd"/>
      <w:r w:rsidR="000F1C1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A22DA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A22D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A22DA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4A22DA">
        <w:rPr>
          <w:rFonts w:ascii="Times New Roman" w:hAnsi="Times New Roman" w:cs="Times New Roman"/>
          <w:sz w:val="24"/>
          <w:szCs w:val="24"/>
          <w:lang w:val="en-US"/>
        </w:rPr>
        <w:t xml:space="preserve"> label</w:t>
      </w:r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definisi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konteksnya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didalam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frasa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kalimat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paragraf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Pos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tagging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menetapkan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23FA0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art-of speech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kategori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gramatikal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noun, verb, adjective,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pertanda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 xml:space="preserve"> lexical </w:t>
      </w:r>
      <w:proofErr w:type="spellStart"/>
      <w:r w:rsidR="00C23FA0">
        <w:rPr>
          <w:rFonts w:ascii="Times New Roman" w:hAnsi="Times New Roman" w:cs="Times New Roman"/>
          <w:sz w:val="24"/>
          <w:szCs w:val="24"/>
          <w:lang w:val="en-US"/>
        </w:rPr>
        <w:t>lainnya</w:t>
      </w:r>
      <w:proofErr w:type="spellEnd"/>
      <w:r w:rsidR="00C23FA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C46B900" w14:textId="4A28A695" w:rsidR="00F94548" w:rsidRDefault="00F94548" w:rsidP="00F94548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2.</w:t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>8</w:t>
      </w:r>
      <w:r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Association Rule </w:t>
      </w:r>
    </w:p>
    <w:p w14:paraId="4D98AA55" w14:textId="2847BEA7" w:rsidR="005504AC" w:rsidRDefault="00E96FDE" w:rsidP="00E96F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lang w:val="en-US"/>
        </w:rPr>
        <w:tab/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Associati</w:t>
      </w:r>
      <w:r w:rsidR="001E3DF3">
        <w:rPr>
          <w:rFonts w:ascii="Times New Roman" w:hAnsi="Times New Roman" w:cs="Times New Roman"/>
          <w:i/>
          <w:sz w:val="24"/>
          <w:szCs w:val="24"/>
          <w:lang w:val="en-US"/>
        </w:rPr>
        <w:t>on Rule</w:t>
      </w:r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juga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aturan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asosiasi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teknik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penambangan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mencari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hubungan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antar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item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 dataset yang </w:t>
      </w:r>
      <w:proofErr w:type="spellStart"/>
      <w:r w:rsidR="001E3DF3">
        <w:rPr>
          <w:rFonts w:ascii="Times New Roman" w:hAnsi="Times New Roman" w:cs="Times New Roman"/>
          <w:sz w:val="24"/>
          <w:szCs w:val="24"/>
          <w:lang w:val="en-US"/>
        </w:rPr>
        <w:t>ditentukan</w:t>
      </w:r>
      <w:proofErr w:type="spellEnd"/>
      <w:r w:rsidR="001E3DF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mempunyai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nama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lain yang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dinamakan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504AC">
        <w:rPr>
          <w:rFonts w:ascii="Times New Roman" w:hAnsi="Times New Roman" w:cs="Times New Roman"/>
          <w:i/>
          <w:sz w:val="24"/>
          <w:szCs w:val="24"/>
          <w:lang w:val="en-US"/>
        </w:rPr>
        <w:t>market basket analysis</w:t>
      </w:r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didasari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transaksi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504AC">
        <w:rPr>
          <w:rFonts w:ascii="Times New Roman" w:hAnsi="Times New Roman" w:cs="Times New Roman"/>
          <w:sz w:val="24"/>
          <w:szCs w:val="24"/>
          <w:lang w:val="en-US"/>
        </w:rPr>
        <w:t>penjualan</w:t>
      </w:r>
      <w:proofErr w:type="spellEnd"/>
      <w:r w:rsidR="005504A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56C7D62" w14:textId="77777777" w:rsidR="006E3888" w:rsidRDefault="005504AC" w:rsidP="00E96F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sosi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6E388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54A2AFD" w14:textId="77777777" w:rsidR="006E3888" w:rsidRDefault="006E3888" w:rsidP="006E3888">
      <w:pPr>
        <w:pStyle w:val="ListParagraph"/>
        <w:numPr>
          <w:ilvl w:val="3"/>
          <w:numId w:val="8"/>
        </w:numPr>
        <w:spacing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mbin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pal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ri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emse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9E6A0CC" w14:textId="02718E35" w:rsidR="00E96FDE" w:rsidRDefault="006E3888" w:rsidP="006E3888">
      <w:pPr>
        <w:pStyle w:val="ListParagraph"/>
        <w:numPr>
          <w:ilvl w:val="3"/>
          <w:numId w:val="8"/>
        </w:numPr>
        <w:spacing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defini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ules</w:t>
      </w:r>
      <w:r w:rsidR="005504AC" w:rsidRPr="006E38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ir</w:t>
      </w:r>
      <w:proofErr w:type="spellEnd"/>
    </w:p>
    <w:p w14:paraId="596942AC" w14:textId="42CA27E9" w:rsidR="006E3888" w:rsidRDefault="00715964" w:rsidP="00715964">
      <w:p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association rule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0083C" w:rsidRPr="006662D3">
        <w:rPr>
          <w:rFonts w:ascii="Times New Roman" w:hAnsi="Times New Roman" w:cs="Times New Roman"/>
          <w:i/>
          <w:sz w:val="24"/>
          <w:szCs w:val="24"/>
          <w:lang w:val="en-US"/>
        </w:rPr>
        <w:t>interestingness measure</w:t>
      </w:r>
      <w:r w:rsidR="006662D3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</w:p>
    <w:p w14:paraId="6069DF99" w14:textId="4AD1D81C" w:rsidR="006662D3" w:rsidRDefault="006662D3" w:rsidP="00715964">
      <w:p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ba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F5C941E" w14:textId="120338DD" w:rsidR="006662D3" w:rsidRDefault="006662D3" w:rsidP="006662D3">
      <w:pPr>
        <w:pStyle w:val="ListParagraph"/>
        <w:numPr>
          <w:ilvl w:val="6"/>
          <w:numId w:val="8"/>
        </w:numPr>
        <w:spacing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upport :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ku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omin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temse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dataset.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Ukur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apakah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itemset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layak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icari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confidencenya</w:t>
      </w:r>
      <w:proofErr w:type="spellEnd"/>
    </w:p>
    <w:p w14:paraId="6277A0A8" w14:textId="2DF6FDBA" w:rsidR="006662D3" w:rsidRPr="006662D3" w:rsidRDefault="006662D3" w:rsidP="006662D3">
      <w:pPr>
        <w:pStyle w:val="ListParagraph"/>
        <w:numPr>
          <w:ilvl w:val="6"/>
          <w:numId w:val="8"/>
        </w:numPr>
        <w:spacing w:line="360" w:lineRule="auto"/>
        <w:ind w:left="993" w:hanging="284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Confidence</w:t>
      </w:r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  <w:proofErr w:type="gram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ukur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hubung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minimal 2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itemset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Ukur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nantiny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begun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kekuat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pol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membandingk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pol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minimum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kedu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parameter yang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itentuk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pol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kedu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minimum parameter yang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itentuk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pola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393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A9739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393" w:rsidRPr="00A97393">
        <w:rPr>
          <w:rFonts w:ascii="Times New Roman" w:hAnsi="Times New Roman" w:cs="Times New Roman"/>
          <w:i/>
          <w:sz w:val="24"/>
          <w:szCs w:val="24"/>
          <w:lang w:val="en-US"/>
        </w:rPr>
        <w:t>strong rule</w:t>
      </w:r>
      <w:r w:rsidR="00A97393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4E92C93A" w14:textId="2954E424" w:rsidR="00F94548" w:rsidRPr="00F94548" w:rsidRDefault="00F94548" w:rsidP="00F94548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61F5D30" w14:textId="77777777" w:rsidR="00F94548" w:rsidRPr="000F1C15" w:rsidRDefault="00F94548" w:rsidP="00C23FA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885AC2A" w14:textId="77777777" w:rsidR="00DD05FC" w:rsidRPr="00DD05FC" w:rsidRDefault="00DD05FC" w:rsidP="00DD05F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4EC7F6A4" w14:textId="7B57B7D0" w:rsidR="001E55BC" w:rsidRDefault="001E55BC" w:rsidP="001E55BC">
      <w:pPr>
        <w:keepNext/>
        <w:spacing w:line="360" w:lineRule="auto"/>
        <w:ind w:firstLine="720"/>
        <w:jc w:val="both"/>
      </w:pPr>
    </w:p>
    <w:p w14:paraId="6F33912F" w14:textId="2855A433" w:rsidR="005659AD" w:rsidRDefault="005659AD" w:rsidP="001E55BC">
      <w:pPr>
        <w:keepNext/>
        <w:spacing w:line="360" w:lineRule="auto"/>
        <w:ind w:firstLine="720"/>
        <w:jc w:val="both"/>
      </w:pPr>
    </w:p>
    <w:p w14:paraId="5ACCC756" w14:textId="7770863C" w:rsidR="005659AD" w:rsidRDefault="005659AD" w:rsidP="00A97393">
      <w:pPr>
        <w:keepNext/>
        <w:spacing w:line="360" w:lineRule="auto"/>
        <w:jc w:val="both"/>
      </w:pPr>
    </w:p>
    <w:p w14:paraId="1ABD6328" w14:textId="77777777" w:rsidR="00A97393" w:rsidRDefault="00A97393" w:rsidP="00A97393">
      <w:pPr>
        <w:keepNext/>
        <w:spacing w:line="360" w:lineRule="auto"/>
        <w:jc w:val="both"/>
      </w:pPr>
    </w:p>
    <w:p w14:paraId="0DA09974" w14:textId="77777777" w:rsidR="00557BB6" w:rsidRDefault="00557BB6" w:rsidP="001E55BC">
      <w:pPr>
        <w:keepNext/>
        <w:spacing w:line="360" w:lineRule="auto"/>
        <w:ind w:firstLine="720"/>
        <w:jc w:val="both"/>
      </w:pPr>
    </w:p>
    <w:p w14:paraId="37A6A540" w14:textId="77777777" w:rsidR="005659AD" w:rsidRDefault="005659AD" w:rsidP="001E55BC">
      <w:pPr>
        <w:keepNext/>
        <w:spacing w:line="360" w:lineRule="auto"/>
        <w:ind w:firstLine="720"/>
        <w:jc w:val="both"/>
      </w:pPr>
    </w:p>
    <w:p w14:paraId="0458AD5E" w14:textId="77777777" w:rsidR="008737FD" w:rsidRDefault="008737FD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8FF9F40" w14:textId="69830786" w:rsidR="008737FD" w:rsidRPr="00EF71A0" w:rsidRDefault="005948F6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43" w:name="_w1p23fxcs70u" w:colFirst="0" w:colLast="0"/>
      <w:bookmarkStart w:id="44" w:name="_Toc528247182"/>
      <w:bookmarkEnd w:id="43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BAB III </w:t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METODOLOGI &amp; DESAIN SISTEM</w:t>
      </w:r>
      <w:bookmarkEnd w:id="44"/>
    </w:p>
    <w:p w14:paraId="618D4B9D" w14:textId="2A6A6E45" w:rsidR="008737FD" w:rsidRPr="00EF71A0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45" w:name="_1vor2ppfdpob" w:colFirst="0" w:colLast="0"/>
      <w:bookmarkStart w:id="46" w:name="_Toc528247183"/>
      <w:bookmarkEnd w:id="45"/>
      <w:r>
        <w:rPr>
          <w:rFonts w:ascii="Times New Roman" w:eastAsia="Times New Roman" w:hAnsi="Times New Roman" w:cs="Times New Roman"/>
          <w:sz w:val="24"/>
          <w:szCs w:val="24"/>
        </w:rPr>
        <w:t>3.1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bookmarkEnd w:id="46"/>
      <w:proofErr w:type="spellStart"/>
      <w:r w:rsidR="005659AD">
        <w:rPr>
          <w:rFonts w:ascii="Times New Roman" w:eastAsia="Times New Roman" w:hAnsi="Times New Roman" w:cs="Times New Roman"/>
          <w:sz w:val="24"/>
          <w:szCs w:val="24"/>
          <w:lang w:val="en-US"/>
        </w:rPr>
        <w:t>Gambaran</w:t>
      </w:r>
      <w:proofErr w:type="spellEnd"/>
      <w:r w:rsidR="005659A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659AD">
        <w:rPr>
          <w:rFonts w:ascii="Times New Roman" w:eastAsia="Times New Roman" w:hAnsi="Times New Roman" w:cs="Times New Roman"/>
          <w:sz w:val="24"/>
          <w:szCs w:val="24"/>
          <w:lang w:val="en-US"/>
        </w:rPr>
        <w:t>Umum</w:t>
      </w:r>
      <w:proofErr w:type="spellEnd"/>
      <w:r w:rsidR="005659AD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659AD">
        <w:rPr>
          <w:rFonts w:ascii="Times New Roman" w:eastAsia="Times New Roman" w:hAnsi="Times New Roman" w:cs="Times New Roman"/>
          <w:sz w:val="24"/>
          <w:szCs w:val="24"/>
          <w:lang w:val="en-US"/>
        </w:rPr>
        <w:t>Sistem</w:t>
      </w:r>
      <w:proofErr w:type="spellEnd"/>
    </w:p>
    <w:p w14:paraId="3FAE4F9A" w14:textId="40563602" w:rsidR="008737FD" w:rsidRPr="00EF71A0" w:rsidRDefault="005948F6">
      <w:pPr>
        <w:pStyle w:val="Heading2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47" w:name="_29g7o11ns53g" w:colFirst="0" w:colLast="0"/>
      <w:bookmarkStart w:id="48" w:name="_Toc528247184"/>
      <w:bookmarkEnd w:id="47"/>
      <w:r>
        <w:rPr>
          <w:rFonts w:ascii="Times New Roman" w:eastAsia="Times New Roman" w:hAnsi="Times New Roman" w:cs="Times New Roman"/>
          <w:sz w:val="24"/>
          <w:szCs w:val="24"/>
        </w:rPr>
        <w:t>3.2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48"/>
    </w:p>
    <w:p w14:paraId="6C394056" w14:textId="0D8C041D" w:rsidR="008737FD" w:rsidRPr="00EF71A0" w:rsidRDefault="005948F6">
      <w:pPr>
        <w:pStyle w:val="Heading2"/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49" w:name="_jbnhjfppilnz" w:colFirst="0" w:colLast="0"/>
      <w:bookmarkEnd w:id="49"/>
      <w:r>
        <w:tab/>
      </w:r>
      <w:bookmarkStart w:id="50" w:name="_Toc528247185"/>
      <w:r>
        <w:rPr>
          <w:rFonts w:ascii="Times New Roman" w:eastAsia="Times New Roman" w:hAnsi="Times New Roman" w:cs="Times New Roman"/>
          <w:sz w:val="24"/>
          <w:szCs w:val="24"/>
        </w:rPr>
        <w:t>3.2.1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50"/>
    </w:p>
    <w:p w14:paraId="5EEEF966" w14:textId="3F5F2A8E" w:rsidR="008737FD" w:rsidRPr="00EF71A0" w:rsidRDefault="005948F6" w:rsidP="00EF71A0">
      <w:pPr>
        <w:pStyle w:val="Heading3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51" w:name="_mupnf69bdw75" w:colFirst="0" w:colLast="0"/>
      <w:bookmarkEnd w:id="51"/>
      <w:r>
        <w:tab/>
      </w:r>
      <w:bookmarkStart w:id="52" w:name="_Toc528247186"/>
      <w:r>
        <w:rPr>
          <w:rFonts w:ascii="Times New Roman" w:eastAsia="Times New Roman" w:hAnsi="Times New Roman" w:cs="Times New Roman"/>
          <w:sz w:val="24"/>
          <w:szCs w:val="24"/>
        </w:rPr>
        <w:t>3.2.2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52"/>
    </w:p>
    <w:p w14:paraId="10E2B4AB" w14:textId="789F1299" w:rsidR="008737FD" w:rsidRPr="00EF71A0" w:rsidRDefault="005948F6">
      <w:pPr>
        <w:pStyle w:val="Heading3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53" w:name="_lfg2glczxgdl" w:colFirst="0" w:colLast="0"/>
      <w:bookmarkEnd w:id="53"/>
      <w:r>
        <w:tab/>
      </w:r>
      <w:bookmarkStart w:id="54" w:name="_Toc528247187"/>
      <w:r>
        <w:rPr>
          <w:rFonts w:ascii="Times New Roman" w:eastAsia="Times New Roman" w:hAnsi="Times New Roman" w:cs="Times New Roman"/>
          <w:sz w:val="24"/>
          <w:szCs w:val="24"/>
        </w:rPr>
        <w:t>3.2.3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54"/>
    </w:p>
    <w:p w14:paraId="117C68F0" w14:textId="5E1D0FF8" w:rsidR="008737FD" w:rsidRPr="00EF71A0" w:rsidRDefault="005948F6">
      <w:pPr>
        <w:pStyle w:val="Heading3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55" w:name="_2qx65ov7y20h" w:colFirst="0" w:colLast="0"/>
      <w:bookmarkEnd w:id="55"/>
      <w:r>
        <w:tab/>
      </w:r>
      <w:bookmarkStart w:id="56" w:name="_Toc528247188"/>
      <w:r>
        <w:rPr>
          <w:rFonts w:ascii="Times New Roman" w:eastAsia="Times New Roman" w:hAnsi="Times New Roman" w:cs="Times New Roman"/>
          <w:sz w:val="24"/>
          <w:szCs w:val="24"/>
        </w:rPr>
        <w:t>3.2.4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56"/>
    </w:p>
    <w:p w14:paraId="62B91C14" w14:textId="17235F1C" w:rsidR="008737FD" w:rsidRPr="00EF71A0" w:rsidRDefault="005948F6">
      <w:pPr>
        <w:pStyle w:val="Heading3"/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57" w:name="_fs6p01fpw96i" w:colFirst="0" w:colLast="0"/>
      <w:bookmarkEnd w:id="57"/>
      <w:r>
        <w:tab/>
      </w:r>
      <w:bookmarkStart w:id="58" w:name="_Toc528247189"/>
      <w:r>
        <w:rPr>
          <w:rFonts w:ascii="Times New Roman" w:eastAsia="Times New Roman" w:hAnsi="Times New Roman" w:cs="Times New Roman"/>
          <w:sz w:val="24"/>
          <w:szCs w:val="24"/>
        </w:rPr>
        <w:t>3.2.5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58"/>
    </w:p>
    <w:p w14:paraId="606F7067" w14:textId="77777777" w:rsidR="008737FD" w:rsidRDefault="008737FD">
      <w:pPr>
        <w:spacing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E3809BE" w14:textId="77777777" w:rsidR="008737FD" w:rsidRDefault="005948F6" w:rsidP="00CF79A2">
      <w:bookmarkStart w:id="59" w:name="_w0c3wn8eoqml" w:colFirst="0" w:colLast="0"/>
      <w:bookmarkEnd w:id="59"/>
      <w:r>
        <w:tab/>
      </w:r>
    </w:p>
    <w:p w14:paraId="36DA8E33" w14:textId="77777777" w:rsidR="00CF79A2" w:rsidRDefault="00CF79A2" w:rsidP="00CF79A2"/>
    <w:p w14:paraId="798DFBA3" w14:textId="77777777" w:rsidR="00CF79A2" w:rsidRDefault="00CF79A2" w:rsidP="00CF79A2"/>
    <w:p w14:paraId="56FB967F" w14:textId="77777777" w:rsidR="00CF79A2" w:rsidRDefault="00CF79A2" w:rsidP="00CF79A2"/>
    <w:p w14:paraId="0CC970C3" w14:textId="77777777" w:rsidR="00CF79A2" w:rsidRDefault="00CF79A2" w:rsidP="00CF79A2"/>
    <w:p w14:paraId="26F7AE86" w14:textId="77777777" w:rsidR="00CF79A2" w:rsidRDefault="00CF79A2" w:rsidP="00CF79A2"/>
    <w:p w14:paraId="06EF21AD" w14:textId="77777777" w:rsidR="008737FD" w:rsidRDefault="008737FD"/>
    <w:p w14:paraId="1EEB98E8" w14:textId="77777777" w:rsidR="008737FD" w:rsidRDefault="008737FD"/>
    <w:p w14:paraId="4F55B274" w14:textId="00289A20" w:rsidR="008737FD" w:rsidRPr="00EF71A0" w:rsidRDefault="005948F6">
      <w:pPr>
        <w:pStyle w:val="Heading2"/>
        <w:spacing w:line="360" w:lineRule="auto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60" w:name="_izemkgf0ehbz" w:colFirst="0" w:colLast="0"/>
      <w:bookmarkStart w:id="61" w:name="_Toc528247190"/>
      <w:bookmarkEnd w:id="60"/>
      <w:r>
        <w:rPr>
          <w:rFonts w:ascii="Times New Roman" w:eastAsia="Times New Roman" w:hAnsi="Times New Roman" w:cs="Times New Roman"/>
          <w:sz w:val="24"/>
          <w:szCs w:val="24"/>
        </w:rPr>
        <w:t>3.3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61"/>
    </w:p>
    <w:p w14:paraId="5082AA42" w14:textId="3B36AD11" w:rsidR="008737FD" w:rsidRPr="00EF71A0" w:rsidRDefault="005948F6">
      <w:pPr>
        <w:pStyle w:val="Heading3"/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62" w:name="_fvqruxp97s" w:colFirst="0" w:colLast="0"/>
      <w:bookmarkStart w:id="63" w:name="_Toc528247191"/>
      <w:bookmarkEnd w:id="62"/>
      <w:r>
        <w:rPr>
          <w:rFonts w:ascii="Times New Roman" w:eastAsia="Times New Roman" w:hAnsi="Times New Roman" w:cs="Times New Roman"/>
          <w:sz w:val="24"/>
          <w:szCs w:val="24"/>
        </w:rPr>
        <w:t>3.3.1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63"/>
    </w:p>
    <w:p w14:paraId="56DE235D" w14:textId="09DB4B31" w:rsidR="008737FD" w:rsidRDefault="004C3FE9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064" behindDoc="0" locked="0" layoutInCell="1" allowOverlap="1" wp14:anchorId="5987C708" wp14:editId="48EB7079">
                <wp:simplePos x="0" y="0"/>
                <wp:positionH relativeFrom="column">
                  <wp:posOffset>1350645</wp:posOffset>
                </wp:positionH>
                <wp:positionV relativeFrom="paragraph">
                  <wp:posOffset>1692275</wp:posOffset>
                </wp:positionV>
                <wp:extent cx="4187825" cy="635"/>
                <wp:effectExtent l="0" t="0" r="0" b="0"/>
                <wp:wrapSquare wrapText="bothSides"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878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4703C74" w14:textId="602280A3" w:rsidR="004F42D6" w:rsidRPr="00A730F6" w:rsidRDefault="004F42D6" w:rsidP="004C3FE9">
                            <w:pPr>
                              <w:pStyle w:val="Caption"/>
                              <w:jc w:val="center"/>
                              <w:rPr>
                                <w:noProof/>
                                <w:sz w:val="20"/>
                                <w:szCs w:val="20"/>
                              </w:rPr>
                            </w:pPr>
                            <w:bookmarkStart w:id="64" w:name="_Toc528246986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6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64"/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87C708" id="Text Box 8" o:spid="_x0000_s1028" type="#_x0000_t202" style="position:absolute;left:0;text-align:left;margin-left:106.35pt;margin-top:133.25pt;width:329.75pt;height:.05pt;z-index:2516720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" stroked="f">
                <v:textbox style="mso-fit-shape-to-text:t" inset="0,0,0,0">
                  <w:txbxContent>
                    <w:p w14:paraId="14703C74" w14:textId="602280A3" w:rsidR="004F42D6" w:rsidRPr="00A730F6" w:rsidRDefault="004F42D6" w:rsidP="004C3FE9">
                      <w:pPr>
                        <w:pStyle w:val="Caption"/>
                        <w:jc w:val="center"/>
                        <w:rPr>
                          <w:noProof/>
                          <w:sz w:val="20"/>
                          <w:szCs w:val="20"/>
                        </w:rPr>
                      </w:pPr>
                      <w:bookmarkStart w:id="65" w:name="_Toc528246986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6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65"/>
                      <w:r>
                        <w:rPr>
                          <w:lang w:val="en-US"/>
                        </w:rP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E68C78D" w14:textId="77777777" w:rsidR="008737FD" w:rsidRDefault="008737FD" w:rsidP="00EF71A0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670F1784" w14:textId="636A3A82" w:rsidR="008737FD" w:rsidRDefault="00997BC5" w:rsidP="00EF71A0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4112" behindDoc="0" locked="0" layoutInCell="1" allowOverlap="1" wp14:anchorId="261F8D3F" wp14:editId="237A6A67">
                <wp:simplePos x="0" y="0"/>
                <wp:positionH relativeFrom="column">
                  <wp:posOffset>1352550</wp:posOffset>
                </wp:positionH>
                <wp:positionV relativeFrom="paragraph">
                  <wp:posOffset>1835150</wp:posOffset>
                </wp:positionV>
                <wp:extent cx="4187825" cy="635"/>
                <wp:effectExtent l="0" t="0" r="0" b="0"/>
                <wp:wrapSquare wrapText="bothSides"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878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79887B6" w14:textId="6F012B77" w:rsidR="004F42D6" w:rsidRPr="000F5DAC" w:rsidRDefault="004F42D6" w:rsidP="00997BC5">
                            <w:pPr>
                              <w:pStyle w:val="Caption"/>
                              <w:jc w:val="center"/>
                              <w:rPr>
                                <w:noProof/>
                                <w:sz w:val="20"/>
                                <w:szCs w:val="20"/>
                              </w:rPr>
                            </w:pPr>
                            <w:bookmarkStart w:id="65" w:name="_Toc528246987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7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65"/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61F8D3F" id="Text Box 17" o:spid="_x0000_s1029" type="#_x0000_t202" style="position:absolute;margin-left:106.5pt;margin-top:144.5pt;width:329.75pt;height:.05pt;z-index:2516741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" stroked="f">
                <v:textbox style="mso-fit-shape-to-text:t" inset="0,0,0,0">
                  <w:txbxContent>
                    <w:p w14:paraId="179887B6" w14:textId="6F012B77" w:rsidR="004F42D6" w:rsidRPr="000F5DAC" w:rsidRDefault="004F42D6" w:rsidP="00997BC5">
                      <w:pPr>
                        <w:pStyle w:val="Caption"/>
                        <w:jc w:val="center"/>
                        <w:rPr>
                          <w:noProof/>
                          <w:sz w:val="20"/>
                          <w:szCs w:val="20"/>
                        </w:rPr>
                      </w:pPr>
                      <w:bookmarkStart w:id="67" w:name="_Toc528246987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7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67"/>
                      <w:r>
                        <w:rPr>
                          <w:lang w:val="en-US"/>
                        </w:rP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9060BA1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07F8EFD1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7414CD9C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5D20CBB6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4E33F0A4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39A39028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52DE1A6F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2DA8EE3D" w14:textId="77777777" w:rsidR="008737FD" w:rsidRDefault="008737FD">
      <w:pPr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44C872CD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58E8F7BD" w14:textId="4E49D20D" w:rsidR="008737FD" w:rsidRDefault="005948F6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997BC5">
        <w:rPr>
          <w:noProof/>
        </w:rPr>
        <mc:AlternateContent>
          <mc:Choice Requires="wps">
            <w:drawing>
              <wp:anchor distT="0" distB="0" distL="114300" distR="114300" simplePos="0" relativeHeight="251676160" behindDoc="0" locked="0" layoutInCell="1" allowOverlap="1" wp14:anchorId="59F1E990" wp14:editId="309A24FC">
                <wp:simplePos x="0" y="0"/>
                <wp:positionH relativeFrom="column">
                  <wp:posOffset>1352550</wp:posOffset>
                </wp:positionH>
                <wp:positionV relativeFrom="paragraph">
                  <wp:posOffset>2513965</wp:posOffset>
                </wp:positionV>
                <wp:extent cx="4355465" cy="635"/>
                <wp:effectExtent l="0" t="0" r="0" b="0"/>
                <wp:wrapSquare wrapText="bothSides"/>
                <wp:docPr id="29" name="Text Box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54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6D1E170" w14:textId="5F82FE15" w:rsidR="004F42D6" w:rsidRPr="00FE20B4" w:rsidRDefault="004F42D6" w:rsidP="00997BC5">
                            <w:pPr>
                              <w:pStyle w:val="Caption"/>
                              <w:jc w:val="center"/>
                              <w:rPr>
                                <w:rFonts w:ascii="Times New Roman" w:eastAsia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bookmarkStart w:id="66" w:name="_Toc528246988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8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66"/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F1E990" id="Text Box 29" o:spid="_x0000_s1030" type="#_x0000_t202" style="position:absolute;margin-left:106.5pt;margin-top:197.95pt;width:342.95pt;height:.05pt;z-index:2516761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" stroked="f">
                <v:textbox style="mso-fit-shape-to-text:t" inset="0,0,0,0">
                  <w:txbxContent>
                    <w:p w14:paraId="46D1E170" w14:textId="5F82FE15" w:rsidR="004F42D6" w:rsidRPr="00FE20B4" w:rsidRDefault="004F42D6" w:rsidP="00997BC5">
                      <w:pPr>
                        <w:pStyle w:val="Caption"/>
                        <w:jc w:val="center"/>
                        <w:rPr>
                          <w:rFonts w:ascii="Times New Roman" w:eastAsia="Times New Roman" w:hAnsi="Times New Roman" w:cs="Times New Roman"/>
                          <w:sz w:val="24"/>
                          <w:szCs w:val="24"/>
                        </w:rPr>
                      </w:pPr>
                      <w:bookmarkStart w:id="69" w:name="_Toc528246988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8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69"/>
                      <w:r>
                        <w:rPr>
                          <w:lang w:val="en-US"/>
                        </w:rP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C75029F" w14:textId="77777777" w:rsidR="008737FD" w:rsidRDefault="008737FD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2FF27C5B" w14:textId="77777777" w:rsidR="008737FD" w:rsidRDefault="005948F6" w:rsidP="00997BC5">
      <w:bookmarkStart w:id="67" w:name="_oouptz6ybl39" w:colFirst="0" w:colLast="0"/>
      <w:bookmarkEnd w:id="67"/>
      <w:r>
        <w:tab/>
      </w:r>
      <w:r>
        <w:tab/>
      </w:r>
    </w:p>
    <w:p w14:paraId="04998CCC" w14:textId="77777777" w:rsidR="008737FD" w:rsidRDefault="008737FD" w:rsidP="00997BC5">
      <w:bookmarkStart w:id="68" w:name="_tlclkipbyk1h" w:colFirst="0" w:colLast="0"/>
      <w:bookmarkEnd w:id="68"/>
    </w:p>
    <w:p w14:paraId="11BB2A81" w14:textId="77777777" w:rsidR="008737FD" w:rsidRDefault="008737FD" w:rsidP="00997BC5">
      <w:bookmarkStart w:id="69" w:name="_4odr6qcakix" w:colFirst="0" w:colLast="0"/>
      <w:bookmarkEnd w:id="69"/>
    </w:p>
    <w:p w14:paraId="545A59C6" w14:textId="77777777" w:rsidR="008737FD" w:rsidRDefault="008737FD" w:rsidP="00997BC5">
      <w:bookmarkStart w:id="70" w:name="_xng0shgu95qp" w:colFirst="0" w:colLast="0"/>
      <w:bookmarkEnd w:id="70"/>
    </w:p>
    <w:p w14:paraId="2932E2A3" w14:textId="77777777" w:rsidR="005F320E" w:rsidRDefault="005F320E" w:rsidP="005F320E">
      <w:bookmarkStart w:id="71" w:name="_abix64czzbum" w:colFirst="0" w:colLast="0"/>
      <w:bookmarkEnd w:id="71"/>
    </w:p>
    <w:p w14:paraId="45C14EBD" w14:textId="010C0F5F" w:rsidR="008737FD" w:rsidRDefault="00997BC5" w:rsidP="00BF12A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8208" behindDoc="0" locked="0" layoutInCell="1" allowOverlap="1" wp14:anchorId="2489B210" wp14:editId="5180D379">
                <wp:simplePos x="0" y="0"/>
                <wp:positionH relativeFrom="column">
                  <wp:posOffset>1352550</wp:posOffset>
                </wp:positionH>
                <wp:positionV relativeFrom="paragraph">
                  <wp:posOffset>2153285</wp:posOffset>
                </wp:positionV>
                <wp:extent cx="4283075" cy="635"/>
                <wp:effectExtent l="0" t="0" r="0" b="0"/>
                <wp:wrapSquare wrapText="bothSides"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830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73C56B3" w14:textId="08245F18" w:rsidR="004F42D6" w:rsidRPr="000A60C5" w:rsidRDefault="004F42D6" w:rsidP="00997BC5">
                            <w:pPr>
                              <w:pStyle w:val="Caption"/>
                              <w:jc w:val="center"/>
                              <w:rPr>
                                <w:b/>
                                <w:noProof/>
                                <w:color w:val="auto"/>
                                <w:sz w:val="28"/>
                                <w:szCs w:val="28"/>
                              </w:rPr>
                            </w:pPr>
                            <w:bookmarkStart w:id="72" w:name="_Toc528246989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9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72"/>
                            <w:r>
                              <w:rPr>
                                <w:lang w:val="en-US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489B210" id="Text Box 30" o:spid="_x0000_s1031" type="#_x0000_t202" style="position:absolute;margin-left:106.5pt;margin-top:169.55pt;width:337.25pt;height:.05pt;z-index:2516782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" stroked="f">
                <v:textbox style="mso-fit-shape-to-text:t" inset="0,0,0,0">
                  <w:txbxContent>
                    <w:p w14:paraId="473C56B3" w14:textId="08245F18" w:rsidR="004F42D6" w:rsidRPr="000A60C5" w:rsidRDefault="004F42D6" w:rsidP="00997BC5">
                      <w:pPr>
                        <w:pStyle w:val="Caption"/>
                        <w:jc w:val="center"/>
                        <w:rPr>
                          <w:b/>
                          <w:noProof/>
                          <w:color w:val="auto"/>
                          <w:sz w:val="28"/>
                          <w:szCs w:val="28"/>
                        </w:rPr>
                      </w:pPr>
                      <w:bookmarkStart w:id="76" w:name="_Toc528246989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9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76"/>
                      <w:r>
                        <w:rPr>
                          <w:lang w:val="en-US"/>
                        </w:rPr>
                        <w:t xml:space="preserve">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3F68247" w14:textId="77777777" w:rsidR="008737FD" w:rsidRDefault="005948F6">
      <w:r>
        <w:tab/>
      </w:r>
      <w:r>
        <w:tab/>
      </w:r>
      <w:r>
        <w:tab/>
      </w:r>
    </w:p>
    <w:p w14:paraId="42F09A8F" w14:textId="77777777" w:rsidR="008737FD" w:rsidRDefault="008737FD">
      <w:pPr>
        <w:pStyle w:val="Heading3"/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73" w:name="_eqbtg29swhdp" w:colFirst="0" w:colLast="0"/>
      <w:bookmarkEnd w:id="73"/>
    </w:p>
    <w:p w14:paraId="236645B4" w14:textId="77777777" w:rsidR="008737FD" w:rsidRDefault="008737FD">
      <w:pPr>
        <w:pStyle w:val="Heading3"/>
        <w:ind w:left="720" w:firstLine="720"/>
        <w:rPr>
          <w:rFonts w:ascii="Times New Roman" w:eastAsia="Times New Roman" w:hAnsi="Times New Roman" w:cs="Times New Roman"/>
          <w:sz w:val="24"/>
          <w:szCs w:val="24"/>
        </w:rPr>
      </w:pPr>
      <w:bookmarkStart w:id="74" w:name="_wwewn740ov1q" w:colFirst="0" w:colLast="0"/>
      <w:bookmarkEnd w:id="74"/>
    </w:p>
    <w:p w14:paraId="258CD77E" w14:textId="77777777" w:rsidR="008737FD" w:rsidRDefault="008737FD">
      <w:pPr>
        <w:spacing w:line="360" w:lineRule="auto"/>
        <w:ind w:left="3600" w:firstLine="720"/>
        <w:jc w:val="both"/>
      </w:pPr>
    </w:p>
    <w:p w14:paraId="2733D318" w14:textId="77777777" w:rsidR="008737FD" w:rsidRDefault="008737FD">
      <w:pPr>
        <w:spacing w:line="360" w:lineRule="auto"/>
        <w:ind w:left="3600" w:firstLine="720"/>
        <w:jc w:val="both"/>
      </w:pPr>
    </w:p>
    <w:p w14:paraId="542F8648" w14:textId="267B48EF" w:rsidR="008737FD" w:rsidRPr="00EF71A0" w:rsidRDefault="005948F6">
      <w:pPr>
        <w:pStyle w:val="Heading3"/>
        <w:ind w:left="720" w:firstLine="720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75" w:name="_xmsbr49q0qov" w:colFirst="0" w:colLast="0"/>
      <w:bookmarkStart w:id="76" w:name="_Toc528247192"/>
      <w:bookmarkEnd w:id="75"/>
      <w:r>
        <w:rPr>
          <w:rFonts w:ascii="Times New Roman" w:eastAsia="Times New Roman" w:hAnsi="Times New Roman" w:cs="Times New Roman"/>
          <w:sz w:val="24"/>
          <w:szCs w:val="24"/>
        </w:rPr>
        <w:t>3.3.2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76"/>
    </w:p>
    <w:p w14:paraId="3E3F5B23" w14:textId="102EEB5B" w:rsidR="008737FD" w:rsidRDefault="008737FD" w:rsidP="00FC35B6">
      <w:pPr>
        <w:spacing w:line="360" w:lineRule="auto"/>
        <w:ind w:left="2160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1F982588" w14:textId="24FCE894" w:rsidR="0018297F" w:rsidRPr="005F320E" w:rsidRDefault="00997BC5" w:rsidP="005F320E">
      <w:pPr>
        <w:spacing w:line="360" w:lineRule="auto"/>
        <w:ind w:left="2160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0256" behindDoc="1" locked="0" layoutInCell="1" allowOverlap="1" wp14:anchorId="3CA487D8" wp14:editId="0EFC3BD1">
                <wp:simplePos x="0" y="0"/>
                <wp:positionH relativeFrom="column">
                  <wp:posOffset>1398270</wp:posOffset>
                </wp:positionH>
                <wp:positionV relativeFrom="paragraph">
                  <wp:posOffset>843915</wp:posOffset>
                </wp:positionV>
                <wp:extent cx="4400550" cy="635"/>
                <wp:effectExtent l="0" t="0" r="0" b="0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005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EC6A649" w14:textId="69E7A719" w:rsidR="004F42D6" w:rsidRPr="00331AE1" w:rsidRDefault="004F42D6" w:rsidP="00997BC5">
                            <w:pPr>
                              <w:pStyle w:val="Caption"/>
                              <w:jc w:val="center"/>
                              <w:rPr>
                                <w:noProof/>
                                <w:sz w:val="20"/>
                                <w:szCs w:val="20"/>
                                <w:lang w:val="en-US"/>
                              </w:rPr>
                            </w:pPr>
                            <w:bookmarkStart w:id="77" w:name="_Toc528246990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0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7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CA487D8" id="Text Box 31" o:spid="_x0000_s1032" type="#_x0000_t202" style="position:absolute;left:0;text-align:left;margin-left:110.1pt;margin-top:66.45pt;width:346.5pt;height:.05pt;z-index:-2516362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" stroked="f">
                <v:textbox style="mso-fit-shape-to-text:t" inset="0,0,0,0">
                  <w:txbxContent>
                    <w:p w14:paraId="7EC6A649" w14:textId="69E7A719" w:rsidR="004F42D6" w:rsidRPr="00331AE1" w:rsidRDefault="004F42D6" w:rsidP="00997BC5">
                      <w:pPr>
                        <w:pStyle w:val="Caption"/>
                        <w:jc w:val="center"/>
                        <w:rPr>
                          <w:noProof/>
                          <w:sz w:val="20"/>
                          <w:szCs w:val="20"/>
                          <w:lang w:val="en-US"/>
                        </w:rPr>
                      </w:pPr>
                      <w:bookmarkStart w:id="82" w:name="_Toc528246990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10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82"/>
                    </w:p>
                  </w:txbxContent>
                </v:textbox>
              </v:shape>
            </w:pict>
          </mc:Fallback>
        </mc:AlternateContent>
      </w:r>
    </w:p>
    <w:p w14:paraId="2AE4A7C0" w14:textId="77777777" w:rsidR="008737FD" w:rsidRDefault="00677153" w:rsidP="00FC35B6">
      <w:bookmarkStart w:id="78" w:name="_olrw5vlj82r8" w:colFirst="0" w:colLast="0"/>
      <w:bookmarkEnd w:id="78"/>
      <w:r>
        <w:tab/>
      </w:r>
      <w:r>
        <w:tab/>
      </w:r>
      <w:r>
        <w:tab/>
      </w:r>
      <w:r>
        <w:tab/>
      </w:r>
    </w:p>
    <w:p w14:paraId="21044652" w14:textId="77777777" w:rsidR="00997BC5" w:rsidRDefault="00677153" w:rsidP="005F320E">
      <w:pPr>
        <w:spacing w:line="360" w:lineRule="auto"/>
        <w:ind w:left="2160"/>
      </w:pPr>
      <w:r>
        <w:tab/>
      </w:r>
    </w:p>
    <w:p w14:paraId="3C0A7BE6" w14:textId="77777777" w:rsidR="00997BC5" w:rsidRDefault="00997BC5" w:rsidP="005F320E">
      <w:pPr>
        <w:spacing w:line="360" w:lineRule="auto"/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794004A9" w14:textId="77777777" w:rsidR="00997BC5" w:rsidRDefault="00997BC5" w:rsidP="005F320E">
      <w:pPr>
        <w:spacing w:line="360" w:lineRule="auto"/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1B680105" w14:textId="74BDEB83" w:rsidR="00677153" w:rsidRDefault="00997BC5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304" behindDoc="1" locked="0" layoutInCell="1" allowOverlap="1" wp14:anchorId="19FDEFF2" wp14:editId="3DEACA2A">
                <wp:simplePos x="0" y="0"/>
                <wp:positionH relativeFrom="column">
                  <wp:posOffset>1377950</wp:posOffset>
                </wp:positionH>
                <wp:positionV relativeFrom="paragraph">
                  <wp:posOffset>2741295</wp:posOffset>
                </wp:positionV>
                <wp:extent cx="4478020" cy="635"/>
                <wp:effectExtent l="0" t="0" r="0" b="0"/>
                <wp:wrapNone/>
                <wp:docPr id="32" name="Text 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780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AAB2BDB" w14:textId="2DC961C1" w:rsidR="004F42D6" w:rsidRPr="00F35C65" w:rsidRDefault="004F42D6" w:rsidP="00997BC5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  <w:lang w:val="en-US"/>
                              </w:rPr>
                            </w:pPr>
                            <w:bookmarkStart w:id="79" w:name="_Toc528246991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7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9FDEFF2" id="Text Box 32" o:spid="_x0000_s1033" type="#_x0000_t202" style="position:absolute;left:0;text-align:left;margin-left:108.5pt;margin-top:215.85pt;width:352.6pt;height:.05pt;z-index:-251634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" stroked="f">
                <v:textbox style="mso-fit-shape-to-text:t" inset="0,0,0,0">
                  <w:txbxContent>
                    <w:p w14:paraId="0AAB2BDB" w14:textId="2DC961C1" w:rsidR="004F42D6" w:rsidRPr="00F35C65" w:rsidRDefault="004F42D6" w:rsidP="00997BC5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  <w:lang w:val="en-US"/>
                        </w:rPr>
                      </w:pPr>
                      <w:bookmarkStart w:id="85" w:name="_Toc528246991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1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85"/>
                    </w:p>
                  </w:txbxContent>
                </v:textbox>
              </v:shape>
            </w:pict>
          </mc:Fallback>
        </mc:AlternateContent>
      </w:r>
    </w:p>
    <w:p w14:paraId="7FFBE0FF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7CF3A213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99DB474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220A23B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8FC6DF9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6713E0AA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009ED997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690E24AF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EA23B92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10D427DC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609D1E7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1C6607D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2705F86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4C0D4F6D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5ACE7D5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4546AB0C" w14:textId="77777777" w:rsidR="00997BC5" w:rsidRDefault="00997BC5" w:rsidP="00677153">
      <w:pPr>
        <w:ind w:left="216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431CCEF0" w14:textId="77777777" w:rsidR="00C466DB" w:rsidRDefault="00C466DB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433BB663" w14:textId="77777777" w:rsidR="008823BC" w:rsidRDefault="008823BC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64D0CEB3" w14:textId="77777777" w:rsidR="008823BC" w:rsidRDefault="008823BC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996A7F5" w14:textId="77777777" w:rsidR="008823BC" w:rsidRDefault="008823BC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63B6304D" w14:textId="77777777" w:rsidR="008823BC" w:rsidRDefault="008823BC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F67F30E" w14:textId="77777777" w:rsidR="008823BC" w:rsidRDefault="008823BC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1E44E4E" w14:textId="77777777" w:rsidR="008823BC" w:rsidRDefault="008823BC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1E9CE798" w14:textId="77777777" w:rsidR="008823BC" w:rsidRDefault="008823BC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046D8338" w14:textId="7FEB779C" w:rsidR="00677153" w:rsidRDefault="00997BC5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4352" behindDoc="1" locked="0" layoutInCell="1" allowOverlap="1" wp14:anchorId="70685F18" wp14:editId="6F15000C">
                <wp:simplePos x="0" y="0"/>
                <wp:positionH relativeFrom="column">
                  <wp:posOffset>1331595</wp:posOffset>
                </wp:positionH>
                <wp:positionV relativeFrom="paragraph">
                  <wp:posOffset>2953385</wp:posOffset>
                </wp:positionV>
                <wp:extent cx="4476750" cy="635"/>
                <wp:effectExtent l="0" t="0" r="0" b="0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476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36D3CEF" w14:textId="7DF45885" w:rsidR="004F42D6" w:rsidRPr="00FF1290" w:rsidRDefault="004F42D6" w:rsidP="00997BC5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  <w:lang w:val="en-US"/>
                              </w:rPr>
                            </w:pPr>
                            <w:bookmarkStart w:id="80" w:name="_Toc528246992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2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8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0685F18" id="Text Box 33" o:spid="_x0000_s1034" type="#_x0000_t202" style="position:absolute;left:0;text-align:left;margin-left:104.85pt;margin-top:232.55pt;width:352.5pt;height:.05pt;z-index:-251632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" stroked="f">
                <v:textbox style="mso-fit-shape-to-text:t" inset="0,0,0,0">
                  <w:txbxContent>
                    <w:p w14:paraId="136D3CEF" w14:textId="7DF45885" w:rsidR="004F42D6" w:rsidRPr="00FF1290" w:rsidRDefault="004F42D6" w:rsidP="00997BC5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  <w:lang w:val="en-US"/>
                        </w:rPr>
                      </w:pPr>
                      <w:bookmarkStart w:id="87" w:name="_Toc528246992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12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87"/>
                    </w:p>
                  </w:txbxContent>
                </v:textbox>
              </v:shape>
            </w:pict>
          </mc:Fallback>
        </mc:AlternateContent>
      </w:r>
    </w:p>
    <w:p w14:paraId="784FBC61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5FAC88E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0ECB80B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45D4A46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79F735D2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1BD8A3B1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610C6E14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4E7D89F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D6E200E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44D0A030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129E28E2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893189A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1E23B61F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B0E857F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72448DB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60BCCBB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DB9ED3D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0CF05B1" w14:textId="77777777" w:rsidR="00997BC5" w:rsidRDefault="00997BC5" w:rsidP="00677153">
      <w:pPr>
        <w:ind w:left="2160"/>
        <w:rPr>
          <w:rFonts w:ascii="Times New Roman" w:hAnsi="Times New Roman" w:cs="Times New Roman"/>
          <w:noProof/>
          <w:sz w:val="24"/>
          <w:szCs w:val="24"/>
          <w:lang w:val="en-US"/>
        </w:rPr>
      </w:pPr>
    </w:p>
    <w:p w14:paraId="311A2A8C" w14:textId="5E10E467" w:rsidR="00677153" w:rsidRDefault="00C06AFE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6400" behindDoc="1" locked="0" layoutInCell="1" allowOverlap="1" wp14:anchorId="364FE58B" wp14:editId="3225D333">
                <wp:simplePos x="0" y="0"/>
                <wp:positionH relativeFrom="column">
                  <wp:posOffset>1466215</wp:posOffset>
                </wp:positionH>
                <wp:positionV relativeFrom="paragraph">
                  <wp:posOffset>2015490</wp:posOffset>
                </wp:positionV>
                <wp:extent cx="4095750" cy="635"/>
                <wp:effectExtent l="0" t="0" r="0" b="0"/>
                <wp:wrapNone/>
                <wp:docPr id="34" name="Text Box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95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7DC5D1A" w14:textId="15D4B015" w:rsidR="004F42D6" w:rsidRPr="00652D70" w:rsidRDefault="004F42D6" w:rsidP="00C06AFE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  <w:lang w:val="en-US"/>
                              </w:rPr>
                            </w:pPr>
                            <w:bookmarkStart w:id="81" w:name="_Toc528246993"/>
                            <w:r>
                              <w:t xml:space="preserve">Gambar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Gambar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rPr>
                                <w:lang w:val="en-US"/>
                              </w:rPr>
                              <w:t>.</w:t>
                            </w:r>
                            <w:bookmarkEnd w:id="8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64FE58B" id="Text Box 34" o:spid="_x0000_s1035" type="#_x0000_t202" style="position:absolute;left:0;text-align:left;margin-left:115.45pt;margin-top:158.7pt;width:322.5pt;height:.05pt;z-index:-2516300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" stroked="f">
                <v:textbox style="mso-fit-shape-to-text:t" inset="0,0,0,0">
                  <w:txbxContent>
                    <w:p w14:paraId="57DC5D1A" w14:textId="15D4B015" w:rsidR="004F42D6" w:rsidRPr="00652D70" w:rsidRDefault="004F42D6" w:rsidP="00C06AFE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  <w:lang w:val="en-US"/>
                        </w:rPr>
                      </w:pPr>
                      <w:bookmarkStart w:id="89" w:name="_Toc528246993"/>
                      <w:r>
                        <w:t xml:space="preserve">Gambar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Gambar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1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rPr>
                          <w:lang w:val="en-US"/>
                        </w:rPr>
                        <w:t>.</w:t>
                      </w:r>
                      <w:bookmarkEnd w:id="89"/>
                    </w:p>
                  </w:txbxContent>
                </v:textbox>
              </v:shape>
            </w:pict>
          </mc:Fallback>
        </mc:AlternateContent>
      </w:r>
    </w:p>
    <w:p w14:paraId="53DF0F21" w14:textId="77777777" w:rsidR="00677153" w:rsidRDefault="00677153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2F544FC3" w14:textId="77777777" w:rsidR="005D3BDD" w:rsidRDefault="005D3BDD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084BF76" w14:textId="77777777" w:rsidR="005D3BDD" w:rsidRDefault="005D3BDD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0FB1E09F" w14:textId="77777777" w:rsidR="005D3BDD" w:rsidRDefault="005D3BDD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3602E391" w14:textId="77777777" w:rsidR="005D3BDD" w:rsidRDefault="005D3BDD" w:rsidP="005F320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7E1072C" w14:textId="77777777" w:rsidR="005D3BDD" w:rsidRDefault="005D3BDD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7EDCE01F" w14:textId="77777777" w:rsidR="005D3BDD" w:rsidRDefault="005D3BDD" w:rsidP="005D3BD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A8F0DDA" w14:textId="77777777" w:rsidR="005D3BDD" w:rsidRDefault="005D3BDD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D13697E" w14:textId="77777777" w:rsidR="00F32FDA" w:rsidRDefault="00F32FDA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4CC2E602" w14:textId="77777777" w:rsidR="00997BC5" w:rsidRDefault="00997BC5" w:rsidP="0040318B">
      <w:pPr>
        <w:spacing w:line="36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BFEAF65" w14:textId="77777777" w:rsidR="00997BC5" w:rsidRDefault="00997BC5" w:rsidP="0040318B">
      <w:pPr>
        <w:spacing w:line="360" w:lineRule="auto"/>
        <w:ind w:left="216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B2C4C50" w14:textId="77777777" w:rsidR="00F32FDA" w:rsidRDefault="00F32FDA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5D786D82" w14:textId="625B8BDF" w:rsidR="00C06AFE" w:rsidRDefault="005F320E" w:rsidP="00C06AFE">
      <w:pPr>
        <w:keepNext/>
        <w:ind w:left="2160"/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   </w:t>
      </w:r>
    </w:p>
    <w:p w14:paraId="700DF149" w14:textId="5B9B409E" w:rsidR="005D3BDD" w:rsidRDefault="00C06AFE" w:rsidP="00C06AFE">
      <w:pPr>
        <w:pStyle w:val="Caption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lang w:val="en-US"/>
        </w:rPr>
        <w:t xml:space="preserve"> </w:t>
      </w:r>
      <w:bookmarkStart w:id="82" w:name="_Toc528246994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14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82"/>
      <w:r>
        <w:rPr>
          <w:lang w:val="en-US"/>
        </w:rPr>
        <w:t xml:space="preserve"> </w:t>
      </w:r>
    </w:p>
    <w:p w14:paraId="61EE6E49" w14:textId="77777777" w:rsidR="005D3BDD" w:rsidRDefault="005D3BDD" w:rsidP="00677153">
      <w:pPr>
        <w:ind w:left="2160"/>
        <w:rPr>
          <w:rFonts w:ascii="Times New Roman" w:hAnsi="Times New Roman" w:cs="Times New Roman"/>
          <w:sz w:val="24"/>
          <w:szCs w:val="24"/>
          <w:lang w:val="en-US"/>
        </w:rPr>
      </w:pPr>
    </w:p>
    <w:p w14:paraId="1309CE99" w14:textId="6D11D18F" w:rsidR="00C06AFE" w:rsidRDefault="005F320E" w:rsidP="00C06AFE">
      <w:pPr>
        <w:keepNext/>
        <w:ind w:left="2160"/>
      </w:pPr>
      <w:r>
        <w:rPr>
          <w:noProof/>
          <w:lang w:val="en-US"/>
        </w:rPr>
        <w:lastRenderedPageBreak/>
        <w:t xml:space="preserve">      </w:t>
      </w:r>
    </w:p>
    <w:p w14:paraId="7A478285" w14:textId="79ECF7C0" w:rsidR="005D3BDD" w:rsidRDefault="00C06AFE" w:rsidP="00C06AFE">
      <w:pPr>
        <w:pStyle w:val="Caption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lang w:val="en-US"/>
        </w:rPr>
        <w:t xml:space="preserve">        </w:t>
      </w:r>
      <w:r w:rsidR="00EF71A0">
        <w:rPr>
          <w:lang w:val="en-US"/>
        </w:rPr>
        <w:tab/>
      </w:r>
      <w:r>
        <w:rPr>
          <w:lang w:val="en-US"/>
        </w:rPr>
        <w:t xml:space="preserve"> </w:t>
      </w:r>
      <w:bookmarkStart w:id="83" w:name="_Toc528246995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15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83"/>
      <w:r>
        <w:rPr>
          <w:lang w:val="en-US"/>
        </w:rPr>
        <w:t xml:space="preserve"> </w:t>
      </w:r>
    </w:p>
    <w:p w14:paraId="6B5AAC4A" w14:textId="2CD76BC9" w:rsidR="008737FD" w:rsidRPr="00EF71A0" w:rsidRDefault="005948F6">
      <w:pPr>
        <w:pStyle w:val="Heading3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bookmarkStart w:id="84" w:name="_56ro1kccmqij" w:colFirst="0" w:colLast="0"/>
      <w:bookmarkEnd w:id="84"/>
      <w:r>
        <w:tab/>
      </w:r>
      <w:r>
        <w:tab/>
      </w:r>
      <w:bookmarkStart w:id="85" w:name="_Toc528247193"/>
      <w:r>
        <w:rPr>
          <w:rFonts w:ascii="Times New Roman" w:eastAsia="Times New Roman" w:hAnsi="Times New Roman" w:cs="Times New Roman"/>
          <w:sz w:val="24"/>
          <w:szCs w:val="24"/>
        </w:rPr>
        <w:t>3.3.3.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EF71A0">
        <w:rPr>
          <w:rFonts w:ascii="Times New Roman" w:eastAsia="Times New Roman" w:hAnsi="Times New Roman" w:cs="Times New Roman"/>
          <w:sz w:val="24"/>
          <w:szCs w:val="24"/>
          <w:lang w:val="en-US"/>
        </w:rPr>
        <w:t>??</w:t>
      </w:r>
      <w:bookmarkEnd w:id="85"/>
    </w:p>
    <w:p w14:paraId="125C87B7" w14:textId="58C693D5" w:rsidR="00C06AFE" w:rsidRDefault="00C06AFE" w:rsidP="00C06AFE">
      <w:pPr>
        <w:keepNext/>
        <w:spacing w:line="360" w:lineRule="auto"/>
        <w:ind w:left="2160" w:firstLine="720"/>
        <w:jc w:val="both"/>
      </w:pPr>
    </w:p>
    <w:p w14:paraId="02CF2EC8" w14:textId="392A2F12" w:rsidR="000C78E8" w:rsidRDefault="00C06AFE" w:rsidP="00C06AFE">
      <w:pPr>
        <w:pStyle w:val="Caption"/>
        <w:jc w:val="center"/>
        <w:rPr>
          <w:lang w:val="en-US"/>
        </w:rPr>
      </w:pPr>
      <w:r>
        <w:rPr>
          <w:lang w:val="en-US"/>
        </w:rPr>
        <w:t xml:space="preserve">                             </w:t>
      </w:r>
      <w:bookmarkStart w:id="86" w:name="_Toc528246996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16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86"/>
      <w:r>
        <w:rPr>
          <w:lang w:val="en-US"/>
        </w:rPr>
        <w:t xml:space="preserve"> </w:t>
      </w:r>
    </w:p>
    <w:p w14:paraId="61426414" w14:textId="77777777" w:rsidR="00C06AFE" w:rsidRPr="00C06AFE" w:rsidRDefault="00C06AFE" w:rsidP="00C06AFE">
      <w:pPr>
        <w:rPr>
          <w:lang w:val="en-US"/>
        </w:rPr>
      </w:pPr>
    </w:p>
    <w:p w14:paraId="49EB8BBB" w14:textId="77777777" w:rsidR="00C55BBE" w:rsidRDefault="00C55BBE" w:rsidP="00581EA9">
      <w:pPr>
        <w:spacing w:line="360" w:lineRule="auto"/>
        <w:ind w:left="2160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6C5C53D5" w14:textId="1F3481E9" w:rsidR="00C06AFE" w:rsidRDefault="00C06AFE" w:rsidP="00C06AFE">
      <w:pPr>
        <w:keepNext/>
        <w:spacing w:line="360" w:lineRule="auto"/>
        <w:ind w:left="2160" w:firstLine="720"/>
        <w:jc w:val="both"/>
      </w:pPr>
    </w:p>
    <w:p w14:paraId="2D08F67C" w14:textId="04B512F8" w:rsidR="00C55BBE" w:rsidRDefault="00C06AFE" w:rsidP="00EF71A0">
      <w:pPr>
        <w:pStyle w:val="Caption"/>
        <w:ind w:left="720"/>
        <w:jc w:val="center"/>
        <w:rPr>
          <w:lang w:val="en-US"/>
        </w:rPr>
      </w:pPr>
      <w:bookmarkStart w:id="87" w:name="_Toc528246997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17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87"/>
    </w:p>
    <w:p w14:paraId="4BE4C04C" w14:textId="77777777" w:rsidR="00C06AFE" w:rsidRPr="00C06AFE" w:rsidRDefault="00C06AFE" w:rsidP="00C06AFE">
      <w:pPr>
        <w:rPr>
          <w:lang w:val="en-US"/>
        </w:rPr>
      </w:pPr>
    </w:p>
    <w:p w14:paraId="45E48479" w14:textId="56CAC69A" w:rsidR="00C06AFE" w:rsidRDefault="00C06AFE" w:rsidP="00C06AFE">
      <w:pPr>
        <w:keepNext/>
        <w:spacing w:line="360" w:lineRule="auto"/>
        <w:ind w:left="2160" w:firstLine="720"/>
        <w:jc w:val="both"/>
      </w:pPr>
    </w:p>
    <w:p w14:paraId="6ABAF1F7" w14:textId="616D500E" w:rsidR="00C55BBE" w:rsidRDefault="00C06AFE" w:rsidP="00C06AFE">
      <w:pPr>
        <w:pStyle w:val="Caption"/>
        <w:jc w:val="center"/>
        <w:rPr>
          <w:lang w:val="en-US"/>
        </w:rPr>
      </w:pPr>
      <w:r>
        <w:rPr>
          <w:lang w:val="en-US"/>
        </w:rPr>
        <w:t xml:space="preserve">         </w:t>
      </w:r>
      <w:bookmarkStart w:id="88" w:name="_Toc528246998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18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88"/>
    </w:p>
    <w:p w14:paraId="20E19308" w14:textId="77777777" w:rsidR="00C06AFE" w:rsidRPr="00C06AFE" w:rsidRDefault="00C06AFE" w:rsidP="00C06AFE">
      <w:pPr>
        <w:rPr>
          <w:lang w:val="en-US"/>
        </w:rPr>
      </w:pPr>
    </w:p>
    <w:p w14:paraId="08D26EE1" w14:textId="184C96A9" w:rsidR="00C06AFE" w:rsidRDefault="00C06AFE" w:rsidP="00C06AFE">
      <w:pPr>
        <w:spacing w:line="360" w:lineRule="auto"/>
        <w:ind w:left="2880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0BF46078" w14:textId="4D3C9F8B" w:rsidR="00C06AFE" w:rsidRDefault="00C06AFE" w:rsidP="00C06AFE">
      <w:pPr>
        <w:keepNext/>
        <w:spacing w:line="360" w:lineRule="auto"/>
        <w:ind w:left="2160" w:firstLine="720"/>
        <w:jc w:val="both"/>
      </w:pPr>
    </w:p>
    <w:p w14:paraId="39258DF2" w14:textId="6903C2DB" w:rsidR="00C55BBE" w:rsidRDefault="00C06AFE" w:rsidP="00C06AFE">
      <w:pPr>
        <w:pStyle w:val="Caption"/>
        <w:jc w:val="center"/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lang w:val="en-US"/>
        </w:rPr>
        <w:t xml:space="preserve">                    </w:t>
      </w:r>
      <w:bookmarkStart w:id="89" w:name="_Toc528246999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19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89"/>
      <w:r>
        <w:rPr>
          <w:lang w:val="en-US"/>
        </w:rPr>
        <w:t xml:space="preserve"> </w:t>
      </w:r>
    </w:p>
    <w:p w14:paraId="70C35926" w14:textId="77777777" w:rsidR="00C55BBE" w:rsidRDefault="00C55BBE" w:rsidP="00581EA9">
      <w:pPr>
        <w:spacing w:line="360" w:lineRule="auto"/>
        <w:ind w:left="2160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US"/>
        </w:rPr>
      </w:pPr>
    </w:p>
    <w:p w14:paraId="113FF7A6" w14:textId="7FBDC409" w:rsidR="00C06AFE" w:rsidRDefault="00C06AFE" w:rsidP="00C06AFE">
      <w:pPr>
        <w:keepNext/>
        <w:spacing w:line="360" w:lineRule="auto"/>
        <w:ind w:left="2160" w:firstLine="720"/>
        <w:jc w:val="both"/>
      </w:pPr>
    </w:p>
    <w:p w14:paraId="5E0C640F" w14:textId="0E15A5E1" w:rsidR="00C55BBE" w:rsidRDefault="00C06AFE" w:rsidP="00C06AFE">
      <w:pPr>
        <w:pStyle w:val="Caption"/>
        <w:jc w:val="center"/>
        <w:rPr>
          <w:lang w:val="en-US"/>
        </w:rPr>
      </w:pPr>
      <w:r>
        <w:rPr>
          <w:lang w:val="en-US"/>
        </w:rPr>
        <w:t xml:space="preserve">                              </w:t>
      </w:r>
      <w:bookmarkStart w:id="90" w:name="_Toc528247000"/>
      <w:r>
        <w:t xml:space="preserve">Gambar </w:t>
      </w:r>
      <w:r w:rsidR="00A979E2">
        <w:rPr>
          <w:noProof/>
        </w:rPr>
        <w:fldChar w:fldCharType="begin"/>
      </w:r>
      <w:r w:rsidR="00A979E2">
        <w:rPr>
          <w:noProof/>
        </w:rPr>
        <w:instrText xml:space="preserve"> SEQ Gambar \* ARABIC </w:instrText>
      </w:r>
      <w:r w:rsidR="00A979E2">
        <w:rPr>
          <w:noProof/>
        </w:rPr>
        <w:fldChar w:fldCharType="separate"/>
      </w:r>
      <w:r w:rsidR="00A157B9">
        <w:rPr>
          <w:noProof/>
        </w:rPr>
        <w:t>20</w:t>
      </w:r>
      <w:r w:rsidR="00A979E2">
        <w:rPr>
          <w:noProof/>
        </w:rPr>
        <w:fldChar w:fldCharType="end"/>
      </w:r>
      <w:r>
        <w:rPr>
          <w:lang w:val="en-US"/>
        </w:rPr>
        <w:t>.</w:t>
      </w:r>
      <w:bookmarkEnd w:id="90"/>
      <w:r>
        <w:rPr>
          <w:lang w:val="en-US"/>
        </w:rPr>
        <w:t xml:space="preserve"> </w:t>
      </w:r>
    </w:p>
    <w:p w14:paraId="1C677B9A" w14:textId="77777777" w:rsidR="00C06AFE" w:rsidRPr="00C06AFE" w:rsidRDefault="00C06AFE" w:rsidP="00C06AFE">
      <w:pPr>
        <w:rPr>
          <w:lang w:val="en-US"/>
        </w:rPr>
      </w:pPr>
    </w:p>
    <w:p w14:paraId="4177FF18" w14:textId="77777777" w:rsidR="008737FD" w:rsidRDefault="005948F6" w:rsidP="00C55BBE">
      <w:bookmarkStart w:id="91" w:name="_bmgntjiv4ygy" w:colFirst="0" w:colLast="0"/>
      <w:bookmarkEnd w:id="91"/>
      <w:r>
        <w:tab/>
      </w:r>
      <w:r>
        <w:tab/>
      </w:r>
    </w:p>
    <w:p w14:paraId="338204C6" w14:textId="77777777" w:rsidR="008737FD" w:rsidRDefault="005948F6" w:rsidP="008B4278">
      <w:pPr>
        <w:rPr>
          <w:rFonts w:ascii="Times New Roman" w:eastAsia="Times New Roman" w:hAnsi="Times New Roman" w:cs="Times New Roman"/>
          <w:sz w:val="24"/>
          <w:szCs w:val="24"/>
        </w:rPr>
      </w:pPr>
      <w:bookmarkStart w:id="92" w:name="_uz7svdoxb3qx" w:colFirst="0" w:colLast="0"/>
      <w:bookmarkEnd w:id="92"/>
      <w:r>
        <w:tab/>
      </w:r>
      <w:r>
        <w:tab/>
      </w:r>
      <w:r w:rsidR="008B4278">
        <w:tab/>
      </w:r>
      <w:r w:rsidR="008B4278">
        <w:tab/>
      </w:r>
    </w:p>
    <w:p w14:paraId="1DFDFD98" w14:textId="77777777" w:rsidR="008737FD" w:rsidRDefault="008737FD"/>
    <w:p w14:paraId="33F665A5" w14:textId="77777777" w:rsidR="008737FD" w:rsidRDefault="005948F6">
      <w:r>
        <w:tab/>
      </w:r>
      <w:r>
        <w:tab/>
      </w:r>
    </w:p>
    <w:p w14:paraId="0EA631FA" w14:textId="77777777" w:rsidR="008737FD" w:rsidRDefault="008737FD">
      <w:pPr>
        <w:spacing w:line="360" w:lineRule="auto"/>
      </w:pPr>
    </w:p>
    <w:p w14:paraId="18D7FECB" w14:textId="77777777" w:rsidR="008737FD" w:rsidRDefault="005948F6">
      <w:pPr>
        <w:rPr>
          <w:rFonts w:ascii="Times New Roman" w:eastAsia="Times New Roman" w:hAnsi="Times New Roman" w:cs="Times New Roman"/>
          <w:sz w:val="24"/>
          <w:szCs w:val="24"/>
        </w:rPr>
      </w:pPr>
      <w:r>
        <w:tab/>
      </w:r>
      <w:r>
        <w:tab/>
      </w:r>
      <w:r>
        <w:tab/>
      </w:r>
    </w:p>
    <w:p w14:paraId="3156635A" w14:textId="77777777" w:rsidR="008737FD" w:rsidRDefault="008737FD">
      <w:pPr>
        <w:spacing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5A2E309C" w14:textId="77777777" w:rsidR="008737FD" w:rsidRDefault="005948F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390BC45D" w14:textId="77777777" w:rsidR="008737FD" w:rsidRDefault="008737FD">
      <w:pPr>
        <w:spacing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378E8A6" w14:textId="77777777" w:rsidR="008737FD" w:rsidRDefault="008737FD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2081D903" w14:textId="77777777" w:rsidR="008737FD" w:rsidRDefault="008737FD">
      <w:pPr>
        <w:spacing w:line="360" w:lineRule="auto"/>
        <w:ind w:left="144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06EFE1D" w14:textId="77777777" w:rsidR="008737FD" w:rsidRDefault="005948F6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2D1776F4" w14:textId="77777777" w:rsidR="008737FD" w:rsidRDefault="008737FD">
      <w:pPr>
        <w:spacing w:line="360" w:lineRule="auto"/>
        <w:ind w:left="144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83B2F00" w14:textId="77777777" w:rsidR="00CF79A2" w:rsidRDefault="00CF79A2" w:rsidP="008B4278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1871454" w14:textId="2A960302" w:rsidR="00CF79A2" w:rsidRDefault="00CF79A2" w:rsidP="00CF79A2">
      <w:pPr>
        <w:pStyle w:val="Heading1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93" w:name="_Toc528247194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BAB IV </w:t>
      </w:r>
      <w:r w:rsidR="00EF71A0">
        <w:rPr>
          <w:rFonts w:ascii="Times New Roman" w:hAnsi="Times New Roman" w:cs="Times New Roman"/>
          <w:sz w:val="24"/>
          <w:szCs w:val="24"/>
          <w:lang w:val="en-US"/>
        </w:rPr>
        <w:t>PENGUJIAN &amp; ANALISIS</w:t>
      </w:r>
      <w:bookmarkEnd w:id="93"/>
    </w:p>
    <w:p w14:paraId="0623A1C7" w14:textId="23CA24E9" w:rsidR="00575D2D" w:rsidRDefault="00B77EEF" w:rsidP="00AF7576">
      <w:pPr>
        <w:pStyle w:val="Heading2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94" w:name="_Toc528247195"/>
      <w:r>
        <w:rPr>
          <w:rFonts w:ascii="Times New Roman" w:hAnsi="Times New Roman" w:cs="Times New Roman"/>
          <w:sz w:val="24"/>
          <w:szCs w:val="24"/>
          <w:lang w:val="en-US"/>
        </w:rPr>
        <w:t>4.1.</w:t>
      </w:r>
      <w:r w:rsidR="00AF7576">
        <w:rPr>
          <w:rFonts w:ascii="Times New Roman" w:hAnsi="Times New Roman" w:cs="Times New Roman"/>
          <w:sz w:val="24"/>
          <w:szCs w:val="24"/>
          <w:lang w:val="en-US"/>
        </w:rPr>
        <w:tab/>
      </w:r>
      <w:r w:rsidR="00EF71A0">
        <w:rPr>
          <w:rFonts w:ascii="Times New Roman" w:hAnsi="Times New Roman" w:cs="Times New Roman"/>
          <w:sz w:val="24"/>
          <w:szCs w:val="24"/>
          <w:lang w:val="en-US"/>
        </w:rPr>
        <w:t>??</w:t>
      </w:r>
      <w:bookmarkEnd w:id="94"/>
    </w:p>
    <w:p w14:paraId="52A5F074" w14:textId="77777777" w:rsidR="00D56CEE" w:rsidRDefault="00D56CEE" w:rsidP="00D56CEE">
      <w:pPr>
        <w:spacing w:line="360" w:lineRule="auto"/>
        <w:ind w:right="300"/>
        <w:jc w:val="both"/>
        <w:rPr>
          <w:rFonts w:ascii="Times New Roman" w:eastAsia="Times New Roman" w:hAnsi="Times New Roman"/>
          <w:sz w:val="24"/>
          <w:szCs w:val="24"/>
        </w:rPr>
      </w:pPr>
    </w:p>
    <w:p w14:paraId="43066ED4" w14:textId="5F12DF44" w:rsidR="00D56CEE" w:rsidRDefault="00726980" w:rsidP="00726980">
      <w:pPr>
        <w:pStyle w:val="Heading2"/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bookmarkStart w:id="95" w:name="_Toc528247196"/>
      <w:r>
        <w:rPr>
          <w:rFonts w:ascii="Times New Roman" w:hAnsi="Times New Roman" w:cs="Times New Roman"/>
          <w:sz w:val="24"/>
          <w:szCs w:val="24"/>
          <w:lang w:val="en-US"/>
        </w:rPr>
        <w:t>4.2.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EF71A0">
        <w:rPr>
          <w:rFonts w:ascii="Times New Roman" w:hAnsi="Times New Roman" w:cs="Times New Roman"/>
          <w:sz w:val="24"/>
          <w:szCs w:val="24"/>
          <w:lang w:val="en-US"/>
        </w:rPr>
        <w:t>??</w:t>
      </w:r>
      <w:bookmarkEnd w:id="95"/>
    </w:p>
    <w:p w14:paraId="6EC46BA3" w14:textId="720C1B40" w:rsidR="00EE49F9" w:rsidRDefault="00EE49F9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57E6780" w14:textId="6D558013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41F4C4C" w14:textId="3FBEA898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056B6C6" w14:textId="69AE7E74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360EA4" w14:textId="42DC9600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735179" w14:textId="1A094FC6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4616F9" w14:textId="05EC4991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CF03EF" w14:textId="24D6D3DF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08AE900" w14:textId="4C19A0C8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39F532" w14:textId="60803F27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0399A7" w14:textId="2C2A7762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32AAAA" w14:textId="56CA2136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68EC5C" w14:textId="0B4053CD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DB92CD" w14:textId="2B9B8636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87880E4" w14:textId="77777777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622EE6" w14:textId="77777777" w:rsidR="00EE49F9" w:rsidRDefault="00EE49F9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ADE992" w14:textId="77777777" w:rsidR="00EE49F9" w:rsidRDefault="00EE49F9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E672D7" w14:textId="77777777" w:rsidR="00EE49F9" w:rsidRDefault="00EE49F9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D05A13" w14:textId="77777777" w:rsidR="00EE49F9" w:rsidRDefault="00EE49F9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429173" w14:textId="11F551F2" w:rsidR="00EE49F9" w:rsidRDefault="00EE49F9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555D5A" w14:textId="64EAEE28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BF51AB" w14:textId="1B8EC474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136770" w14:textId="28EFCC64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80CF8E" w14:textId="199BD0D7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B611A4" w14:textId="5647FE4C" w:rsidR="00EF71A0" w:rsidRDefault="00EF71A0" w:rsidP="00EE49F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FA637C" w14:textId="0672E472" w:rsidR="00EF71A0" w:rsidRDefault="00EF71A0" w:rsidP="00EF71A0">
      <w:pPr>
        <w:pStyle w:val="Heading1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96" w:name="_Toc528247197"/>
      <w:r w:rsidRPr="00EF71A0">
        <w:rPr>
          <w:rFonts w:ascii="Times New Roman" w:hAnsi="Times New Roman" w:cs="Times New Roman"/>
          <w:sz w:val="24"/>
          <w:szCs w:val="24"/>
          <w:lang w:val="en-US"/>
        </w:rPr>
        <w:lastRenderedPageBreak/>
        <w:t>BAB V KESIMPULAN &amp; SARAN</w:t>
      </w:r>
      <w:bookmarkEnd w:id="96"/>
    </w:p>
    <w:p w14:paraId="00B29793" w14:textId="5E6D91AE" w:rsidR="00EF71A0" w:rsidRDefault="00EF71A0" w:rsidP="00EF71A0">
      <w:pPr>
        <w:rPr>
          <w:lang w:val="en-US"/>
        </w:rPr>
      </w:pPr>
    </w:p>
    <w:p w14:paraId="2C7AB1A8" w14:textId="089F5F13" w:rsidR="00EF71A0" w:rsidRDefault="00EF71A0" w:rsidP="00EF71A0">
      <w:pPr>
        <w:rPr>
          <w:lang w:val="en-US"/>
        </w:rPr>
      </w:pPr>
    </w:p>
    <w:p w14:paraId="650F1E70" w14:textId="635A4940" w:rsidR="00EF71A0" w:rsidRDefault="00EF71A0" w:rsidP="00EF71A0">
      <w:pPr>
        <w:rPr>
          <w:lang w:val="en-US"/>
        </w:rPr>
      </w:pPr>
    </w:p>
    <w:p w14:paraId="19B8FD0F" w14:textId="72BA24E7" w:rsidR="00EF71A0" w:rsidRDefault="00EF71A0" w:rsidP="00EF71A0">
      <w:pPr>
        <w:rPr>
          <w:lang w:val="en-US"/>
        </w:rPr>
      </w:pPr>
    </w:p>
    <w:p w14:paraId="6A26B5CA" w14:textId="093F4825" w:rsidR="00EF71A0" w:rsidRDefault="00EF71A0" w:rsidP="00EF71A0">
      <w:pPr>
        <w:rPr>
          <w:lang w:val="en-US"/>
        </w:rPr>
      </w:pPr>
    </w:p>
    <w:p w14:paraId="5BBF6C16" w14:textId="6494742E" w:rsidR="00EF71A0" w:rsidRDefault="00EF71A0" w:rsidP="00EF71A0">
      <w:pPr>
        <w:rPr>
          <w:lang w:val="en-US"/>
        </w:rPr>
      </w:pPr>
    </w:p>
    <w:p w14:paraId="2E39EE04" w14:textId="451FBF87" w:rsidR="00EF71A0" w:rsidRDefault="00EF71A0" w:rsidP="00EF71A0">
      <w:pPr>
        <w:rPr>
          <w:lang w:val="en-US"/>
        </w:rPr>
      </w:pPr>
    </w:p>
    <w:p w14:paraId="6E037602" w14:textId="46BC2DD1" w:rsidR="00EF71A0" w:rsidRDefault="00EF71A0" w:rsidP="00EF71A0">
      <w:pPr>
        <w:rPr>
          <w:lang w:val="en-US"/>
        </w:rPr>
      </w:pPr>
    </w:p>
    <w:p w14:paraId="3C367DDF" w14:textId="091620C7" w:rsidR="00EF71A0" w:rsidRDefault="00EF71A0" w:rsidP="00EF71A0">
      <w:pPr>
        <w:rPr>
          <w:lang w:val="en-US"/>
        </w:rPr>
      </w:pPr>
    </w:p>
    <w:p w14:paraId="30F428C4" w14:textId="69BF688E" w:rsidR="00EF71A0" w:rsidRDefault="00EF71A0" w:rsidP="00EF71A0">
      <w:pPr>
        <w:rPr>
          <w:lang w:val="en-US"/>
        </w:rPr>
      </w:pPr>
    </w:p>
    <w:p w14:paraId="6F1B0E4A" w14:textId="5F97D64E" w:rsidR="00EF71A0" w:rsidRDefault="00EF71A0" w:rsidP="00EF71A0">
      <w:pPr>
        <w:rPr>
          <w:lang w:val="en-US"/>
        </w:rPr>
      </w:pPr>
    </w:p>
    <w:p w14:paraId="5F0558E2" w14:textId="4A3BA9B2" w:rsidR="00EF71A0" w:rsidRDefault="00EF71A0" w:rsidP="00EF71A0">
      <w:pPr>
        <w:rPr>
          <w:lang w:val="en-US"/>
        </w:rPr>
      </w:pPr>
    </w:p>
    <w:p w14:paraId="6DE9F1B8" w14:textId="74CF7DD1" w:rsidR="00EF71A0" w:rsidRDefault="00EF71A0" w:rsidP="00EF71A0">
      <w:pPr>
        <w:rPr>
          <w:lang w:val="en-US"/>
        </w:rPr>
      </w:pPr>
    </w:p>
    <w:p w14:paraId="571AB788" w14:textId="040F0B68" w:rsidR="00EF71A0" w:rsidRDefault="00EF71A0" w:rsidP="00EF71A0">
      <w:pPr>
        <w:rPr>
          <w:lang w:val="en-US"/>
        </w:rPr>
      </w:pPr>
    </w:p>
    <w:p w14:paraId="50354A21" w14:textId="008509F6" w:rsidR="00EF71A0" w:rsidRDefault="00EF71A0" w:rsidP="00EF71A0">
      <w:pPr>
        <w:rPr>
          <w:lang w:val="en-US"/>
        </w:rPr>
      </w:pPr>
    </w:p>
    <w:p w14:paraId="0ADBE2CF" w14:textId="68DC980B" w:rsidR="00EF71A0" w:rsidRDefault="00EF71A0" w:rsidP="00EF71A0">
      <w:pPr>
        <w:rPr>
          <w:lang w:val="en-US"/>
        </w:rPr>
      </w:pPr>
    </w:p>
    <w:p w14:paraId="71C1D534" w14:textId="00D79203" w:rsidR="00EF71A0" w:rsidRDefault="00EF71A0" w:rsidP="00EF71A0">
      <w:pPr>
        <w:rPr>
          <w:lang w:val="en-US"/>
        </w:rPr>
      </w:pPr>
    </w:p>
    <w:p w14:paraId="69091AD6" w14:textId="2A1467D8" w:rsidR="00EF71A0" w:rsidRDefault="00EF71A0" w:rsidP="00EF71A0">
      <w:pPr>
        <w:rPr>
          <w:lang w:val="en-US"/>
        </w:rPr>
      </w:pPr>
    </w:p>
    <w:p w14:paraId="6BE09C56" w14:textId="0C8CE129" w:rsidR="00EF71A0" w:rsidRDefault="00EF71A0" w:rsidP="00EF71A0">
      <w:pPr>
        <w:rPr>
          <w:lang w:val="en-US"/>
        </w:rPr>
      </w:pPr>
    </w:p>
    <w:p w14:paraId="13A697C5" w14:textId="57F76505" w:rsidR="00EF71A0" w:rsidRDefault="00EF71A0" w:rsidP="00EF71A0">
      <w:pPr>
        <w:rPr>
          <w:lang w:val="en-US"/>
        </w:rPr>
      </w:pPr>
    </w:p>
    <w:p w14:paraId="48EB45EF" w14:textId="2DC9341C" w:rsidR="00EF71A0" w:rsidRDefault="00EF71A0" w:rsidP="00EF71A0">
      <w:pPr>
        <w:rPr>
          <w:lang w:val="en-US"/>
        </w:rPr>
      </w:pPr>
    </w:p>
    <w:p w14:paraId="1AE0D99C" w14:textId="346B9708" w:rsidR="00EF71A0" w:rsidRDefault="00EF71A0" w:rsidP="00EF71A0">
      <w:pPr>
        <w:rPr>
          <w:lang w:val="en-US"/>
        </w:rPr>
      </w:pPr>
    </w:p>
    <w:p w14:paraId="1E8DEAD2" w14:textId="49A5D2A5" w:rsidR="00EF71A0" w:rsidRDefault="00EF71A0" w:rsidP="00EF71A0">
      <w:pPr>
        <w:rPr>
          <w:lang w:val="en-US"/>
        </w:rPr>
      </w:pPr>
    </w:p>
    <w:p w14:paraId="798ED8C2" w14:textId="221DB2DE" w:rsidR="00EF71A0" w:rsidRDefault="00EF71A0" w:rsidP="00EF71A0">
      <w:pPr>
        <w:rPr>
          <w:lang w:val="en-US"/>
        </w:rPr>
      </w:pPr>
    </w:p>
    <w:p w14:paraId="6863C304" w14:textId="7F05EF3C" w:rsidR="00EF71A0" w:rsidRDefault="00EF71A0" w:rsidP="00EF71A0">
      <w:pPr>
        <w:rPr>
          <w:lang w:val="en-US"/>
        </w:rPr>
      </w:pPr>
    </w:p>
    <w:p w14:paraId="21B7DDD0" w14:textId="6D92B70D" w:rsidR="00EF71A0" w:rsidRDefault="00EF71A0" w:rsidP="00EF71A0">
      <w:pPr>
        <w:rPr>
          <w:lang w:val="en-US"/>
        </w:rPr>
      </w:pPr>
    </w:p>
    <w:p w14:paraId="30856C34" w14:textId="71255490" w:rsidR="00EF71A0" w:rsidRDefault="00EF71A0" w:rsidP="00EF71A0">
      <w:pPr>
        <w:rPr>
          <w:lang w:val="en-US"/>
        </w:rPr>
      </w:pPr>
    </w:p>
    <w:p w14:paraId="402A0EB3" w14:textId="2EE5CB9E" w:rsidR="00EF71A0" w:rsidRDefault="00EF71A0" w:rsidP="00EF71A0">
      <w:pPr>
        <w:rPr>
          <w:lang w:val="en-US"/>
        </w:rPr>
      </w:pPr>
    </w:p>
    <w:p w14:paraId="40C13920" w14:textId="17EF6F4F" w:rsidR="00EF71A0" w:rsidRDefault="00EF71A0" w:rsidP="00EF71A0">
      <w:pPr>
        <w:rPr>
          <w:lang w:val="en-US"/>
        </w:rPr>
      </w:pPr>
    </w:p>
    <w:p w14:paraId="578DF7EC" w14:textId="62408E04" w:rsidR="00EF71A0" w:rsidRDefault="00EF71A0" w:rsidP="00EF71A0">
      <w:pPr>
        <w:rPr>
          <w:lang w:val="en-US"/>
        </w:rPr>
      </w:pPr>
    </w:p>
    <w:p w14:paraId="619511FB" w14:textId="58BE5996" w:rsidR="00EF71A0" w:rsidRDefault="00EF71A0" w:rsidP="00EF71A0">
      <w:pPr>
        <w:rPr>
          <w:lang w:val="en-US"/>
        </w:rPr>
      </w:pPr>
    </w:p>
    <w:p w14:paraId="197FA8BC" w14:textId="04A270A4" w:rsidR="00EF71A0" w:rsidRDefault="00EF71A0" w:rsidP="00EF71A0">
      <w:pPr>
        <w:rPr>
          <w:lang w:val="en-US"/>
        </w:rPr>
      </w:pPr>
    </w:p>
    <w:p w14:paraId="66C80523" w14:textId="45ACE4FE" w:rsidR="00EF71A0" w:rsidRDefault="00EF71A0" w:rsidP="00EF71A0">
      <w:pPr>
        <w:rPr>
          <w:lang w:val="en-US"/>
        </w:rPr>
      </w:pPr>
    </w:p>
    <w:p w14:paraId="14D9CC80" w14:textId="6217C119" w:rsidR="00EF71A0" w:rsidRDefault="00EF71A0" w:rsidP="00EF71A0">
      <w:pPr>
        <w:rPr>
          <w:lang w:val="en-US"/>
        </w:rPr>
      </w:pPr>
    </w:p>
    <w:p w14:paraId="4457CD39" w14:textId="353D9845" w:rsidR="00EF71A0" w:rsidRDefault="00EF71A0" w:rsidP="00EF71A0">
      <w:pPr>
        <w:rPr>
          <w:lang w:val="en-US"/>
        </w:rPr>
      </w:pPr>
    </w:p>
    <w:p w14:paraId="17076C21" w14:textId="785100D9" w:rsidR="00EF71A0" w:rsidRDefault="00EF71A0" w:rsidP="00EF71A0">
      <w:pPr>
        <w:rPr>
          <w:lang w:val="en-US"/>
        </w:rPr>
      </w:pPr>
    </w:p>
    <w:p w14:paraId="569A78F8" w14:textId="1B1A4010" w:rsidR="00EF71A0" w:rsidRDefault="00EF71A0" w:rsidP="00EF71A0">
      <w:pPr>
        <w:rPr>
          <w:lang w:val="en-US"/>
        </w:rPr>
      </w:pPr>
    </w:p>
    <w:p w14:paraId="591877DC" w14:textId="6B069CC6" w:rsidR="00EF71A0" w:rsidRDefault="00EF71A0" w:rsidP="00EF71A0">
      <w:pPr>
        <w:rPr>
          <w:lang w:val="en-US"/>
        </w:rPr>
      </w:pPr>
    </w:p>
    <w:p w14:paraId="77B938A9" w14:textId="3AC238DD" w:rsidR="00EF71A0" w:rsidRDefault="00EF71A0" w:rsidP="00EF71A0">
      <w:pPr>
        <w:rPr>
          <w:lang w:val="en-US"/>
        </w:rPr>
      </w:pPr>
    </w:p>
    <w:p w14:paraId="480C5392" w14:textId="7F1A358D" w:rsidR="00EF71A0" w:rsidRDefault="00EF71A0" w:rsidP="00EF71A0">
      <w:pPr>
        <w:rPr>
          <w:lang w:val="en-US"/>
        </w:rPr>
      </w:pPr>
    </w:p>
    <w:p w14:paraId="2B854BCC" w14:textId="2AC41C63" w:rsidR="00EF71A0" w:rsidRDefault="00EF71A0" w:rsidP="00EF71A0">
      <w:pPr>
        <w:rPr>
          <w:lang w:val="en-US"/>
        </w:rPr>
      </w:pPr>
    </w:p>
    <w:p w14:paraId="4081C387" w14:textId="467FCE6A" w:rsidR="00EF71A0" w:rsidRDefault="00EF71A0" w:rsidP="00EF71A0">
      <w:pPr>
        <w:rPr>
          <w:lang w:val="en-US"/>
        </w:rPr>
      </w:pPr>
    </w:p>
    <w:p w14:paraId="301E8529" w14:textId="77777777" w:rsidR="00EF71A0" w:rsidRPr="00EF71A0" w:rsidRDefault="00EF71A0" w:rsidP="00EF71A0">
      <w:pPr>
        <w:rPr>
          <w:lang w:val="en-US"/>
        </w:rPr>
      </w:pPr>
    </w:p>
    <w:p w14:paraId="5ED2DB6B" w14:textId="77777777" w:rsidR="005F320E" w:rsidRPr="00DC2776" w:rsidRDefault="00EE49F9" w:rsidP="00DC2776">
      <w:pPr>
        <w:pStyle w:val="Heading1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97" w:name="_Toc528247198"/>
      <w:r>
        <w:rPr>
          <w:rFonts w:ascii="Times New Roman" w:hAnsi="Times New Roman" w:cs="Times New Roman"/>
          <w:sz w:val="24"/>
          <w:szCs w:val="24"/>
          <w:lang w:val="en-US"/>
        </w:rPr>
        <w:t>DAFTAR PUSTAKA</w:t>
      </w:r>
      <w:bookmarkEnd w:id="97"/>
    </w:p>
    <w:sdt>
      <w:sdtPr>
        <w:rPr>
          <w:b/>
        </w:rPr>
        <w:id w:val="111145805"/>
        <w:bibliography/>
      </w:sdtPr>
      <w:sdtEndPr>
        <w:rPr>
          <w:b w:val="0"/>
        </w:rPr>
      </w:sdtEndPr>
      <w:sdtContent>
        <w:sdt>
          <w:sdtPr>
            <w:rPr>
              <w:b/>
            </w:rPr>
            <w:id w:val="1405569292"/>
            <w:docPartObj>
              <w:docPartGallery w:val="Bibliographies"/>
              <w:docPartUnique/>
            </w:docPartObj>
          </w:sdtPr>
          <w:sdtEndPr>
            <w:rPr>
              <w:b w:val="0"/>
            </w:rPr>
          </w:sdtEndPr>
          <w:sdtContent>
            <w:p w14:paraId="2B8B318B" w14:textId="043525A3" w:rsidR="00533ECB" w:rsidRPr="00533ECB" w:rsidRDefault="00533ECB" w:rsidP="00533ECB">
              <w:pPr>
                <w:widowControl w:val="0"/>
                <w:autoSpaceDE w:val="0"/>
                <w:autoSpaceDN w:val="0"/>
                <w:adjustRightInd w:val="0"/>
                <w:spacing w:before="480" w:after="120"/>
                <w:ind w:left="640" w:hanging="640"/>
                <w:rPr>
                  <w:noProof/>
                </w:rPr>
              </w:pPr>
              <w:r>
                <w:rPr>
                  <w:b/>
                </w:rPr>
                <w:fldChar w:fldCharType="begin" w:fldLock="1"/>
              </w:r>
              <w:r>
                <w:rPr>
                  <w:b/>
                </w:rPr>
                <w:instrText xml:space="preserve">ADDIN Mendeley Bibliography CSL_BIBLIOGRAPHY </w:instrText>
              </w:r>
              <w:r>
                <w:rPr>
                  <w:b/>
                </w:rPr>
                <w:fldChar w:fldCharType="separate"/>
              </w:r>
              <w:r w:rsidRPr="00533ECB">
                <w:rPr>
                  <w:noProof/>
                  <w:szCs w:val="24"/>
                </w:rPr>
                <w:t>[1]</w:t>
              </w:r>
              <w:r w:rsidRPr="00533ECB">
                <w:rPr>
                  <w:noProof/>
                  <w:szCs w:val="24"/>
                </w:rPr>
                <w:tab/>
                <w:t>Mentri Pariwisata dan Ekonomi Kreatif, “EKONOMI KREATIF REPUBLIK INDONESIA TENTANG PEDOMAN PENYELENGGARAAN USAHA HOTEL SYARIAH KRITERIA MUTLAK DAN KRITERIA TIDAK MUTLAK USAHA HOTEL SYARIAH,” 2014.</w:t>
              </w:r>
            </w:p>
            <w:p w14:paraId="5A386E43" w14:textId="0998EE9E" w:rsidR="00EF71A0" w:rsidRDefault="00533ECB" w:rsidP="00EF71A0">
              <w:pPr>
                <w:pStyle w:val="Heading1"/>
              </w:pPr>
              <w:r>
                <w:rPr>
                  <w:b w:val="0"/>
                  <w:sz w:val="20"/>
                  <w:szCs w:val="20"/>
                </w:rPr>
                <w:lastRenderedPageBreak/>
                <w:fldChar w:fldCharType="end"/>
              </w:r>
            </w:p>
            <w:p w14:paraId="3675F905" w14:textId="18805B2D" w:rsidR="00DC2776" w:rsidRDefault="00CE361F" w:rsidP="00EC1D7D">
              <w:pPr>
                <w:spacing w:line="360" w:lineRule="auto"/>
              </w:pPr>
            </w:p>
          </w:sdtContent>
        </w:sdt>
      </w:sdtContent>
    </w:sdt>
    <w:p w14:paraId="66DF0FB4" w14:textId="77777777" w:rsidR="00DC2776" w:rsidRDefault="00DC2776" w:rsidP="00DC2776"/>
    <w:p w14:paraId="166A52E5" w14:textId="77777777" w:rsidR="00DC2776" w:rsidRDefault="00DC2776" w:rsidP="00DC2776"/>
    <w:p w14:paraId="07FAE141" w14:textId="77777777" w:rsidR="00DC2776" w:rsidRDefault="00DC2776" w:rsidP="00DC2776"/>
    <w:p w14:paraId="3EA027B8" w14:textId="77777777" w:rsidR="005F320E" w:rsidRPr="00DC2776" w:rsidRDefault="005F320E" w:rsidP="005F320E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2120A506" w14:textId="77777777" w:rsidR="005F320E" w:rsidRDefault="005F320E" w:rsidP="005F320E">
      <w:pPr>
        <w:rPr>
          <w:lang w:val="en-US"/>
        </w:rPr>
      </w:pPr>
    </w:p>
    <w:p w14:paraId="7C678F39" w14:textId="77777777" w:rsidR="005F320E" w:rsidRDefault="005F320E" w:rsidP="005F320E">
      <w:pPr>
        <w:rPr>
          <w:lang w:val="en-US"/>
        </w:rPr>
      </w:pPr>
    </w:p>
    <w:p w14:paraId="2BEE78D1" w14:textId="77777777" w:rsidR="005F320E" w:rsidRDefault="005F320E" w:rsidP="005F320E">
      <w:pPr>
        <w:rPr>
          <w:lang w:val="en-US"/>
        </w:rPr>
      </w:pPr>
    </w:p>
    <w:p w14:paraId="769DAE2F" w14:textId="77777777" w:rsidR="005F320E" w:rsidRDefault="005F320E" w:rsidP="005F320E">
      <w:pPr>
        <w:rPr>
          <w:lang w:val="en-US"/>
        </w:rPr>
      </w:pPr>
    </w:p>
    <w:p w14:paraId="1A302D20" w14:textId="77777777" w:rsidR="005F320E" w:rsidRDefault="005F320E" w:rsidP="005F320E">
      <w:pPr>
        <w:rPr>
          <w:lang w:val="en-US"/>
        </w:rPr>
      </w:pPr>
    </w:p>
    <w:p w14:paraId="453FD567" w14:textId="77777777" w:rsidR="005F320E" w:rsidRDefault="005F320E" w:rsidP="005F320E">
      <w:pPr>
        <w:rPr>
          <w:lang w:val="en-US"/>
        </w:rPr>
      </w:pPr>
    </w:p>
    <w:p w14:paraId="3CEAB3C6" w14:textId="77777777" w:rsidR="005F320E" w:rsidRDefault="005F320E" w:rsidP="005F320E">
      <w:pPr>
        <w:rPr>
          <w:lang w:val="en-US"/>
        </w:rPr>
      </w:pPr>
    </w:p>
    <w:p w14:paraId="12FF873A" w14:textId="77777777" w:rsidR="005F320E" w:rsidRDefault="005F320E" w:rsidP="005F320E">
      <w:pPr>
        <w:rPr>
          <w:lang w:val="en-US"/>
        </w:rPr>
      </w:pPr>
    </w:p>
    <w:p w14:paraId="6FF37CCE" w14:textId="77777777" w:rsidR="005F320E" w:rsidRDefault="005F320E" w:rsidP="005F320E">
      <w:pPr>
        <w:rPr>
          <w:lang w:val="en-US"/>
        </w:rPr>
      </w:pPr>
    </w:p>
    <w:p w14:paraId="6B07E8A3" w14:textId="77777777" w:rsidR="005F320E" w:rsidRDefault="005F320E" w:rsidP="005F320E">
      <w:pPr>
        <w:rPr>
          <w:lang w:val="en-US"/>
        </w:rPr>
      </w:pPr>
    </w:p>
    <w:p w14:paraId="2974B485" w14:textId="77777777" w:rsidR="005F320E" w:rsidRDefault="005F320E" w:rsidP="005F320E">
      <w:pPr>
        <w:rPr>
          <w:lang w:val="en-US"/>
        </w:rPr>
      </w:pPr>
    </w:p>
    <w:p w14:paraId="7D3E1D2B" w14:textId="77777777" w:rsidR="005F320E" w:rsidRDefault="005F320E" w:rsidP="005F320E">
      <w:pPr>
        <w:rPr>
          <w:lang w:val="en-US"/>
        </w:rPr>
      </w:pPr>
    </w:p>
    <w:p w14:paraId="52F1E611" w14:textId="77777777" w:rsidR="005F320E" w:rsidRDefault="005F320E" w:rsidP="005F320E">
      <w:pPr>
        <w:rPr>
          <w:lang w:val="en-US"/>
        </w:rPr>
      </w:pPr>
    </w:p>
    <w:p w14:paraId="2514064D" w14:textId="77777777" w:rsidR="005F320E" w:rsidRDefault="005F320E" w:rsidP="005F320E">
      <w:pPr>
        <w:rPr>
          <w:lang w:val="en-US"/>
        </w:rPr>
      </w:pPr>
    </w:p>
    <w:p w14:paraId="0C426F93" w14:textId="77777777" w:rsidR="005F320E" w:rsidRDefault="005F320E" w:rsidP="005F320E">
      <w:pPr>
        <w:rPr>
          <w:lang w:val="en-US"/>
        </w:rPr>
      </w:pPr>
    </w:p>
    <w:p w14:paraId="6BBF0555" w14:textId="77777777" w:rsidR="005F320E" w:rsidRDefault="005F320E" w:rsidP="005F320E">
      <w:pPr>
        <w:rPr>
          <w:lang w:val="en-US"/>
        </w:rPr>
      </w:pPr>
    </w:p>
    <w:p w14:paraId="1A3C9128" w14:textId="77777777" w:rsidR="005F320E" w:rsidRDefault="005F320E" w:rsidP="005F320E">
      <w:pPr>
        <w:rPr>
          <w:lang w:val="en-US"/>
        </w:rPr>
      </w:pPr>
    </w:p>
    <w:p w14:paraId="20996800" w14:textId="77777777" w:rsidR="005F320E" w:rsidRDefault="005F320E" w:rsidP="005F320E">
      <w:pPr>
        <w:rPr>
          <w:lang w:val="en-US"/>
        </w:rPr>
      </w:pPr>
    </w:p>
    <w:p w14:paraId="383791E1" w14:textId="77777777" w:rsidR="005F320E" w:rsidRDefault="005F320E" w:rsidP="005F320E">
      <w:pPr>
        <w:rPr>
          <w:lang w:val="en-US"/>
        </w:rPr>
      </w:pPr>
    </w:p>
    <w:p w14:paraId="46E44253" w14:textId="77777777" w:rsidR="005F320E" w:rsidRDefault="005F320E" w:rsidP="005F320E">
      <w:pPr>
        <w:rPr>
          <w:lang w:val="en-US"/>
        </w:rPr>
      </w:pPr>
    </w:p>
    <w:p w14:paraId="3DD13EF9" w14:textId="2FFF7BA7" w:rsidR="005F320E" w:rsidRDefault="005F320E" w:rsidP="005F320E">
      <w:pPr>
        <w:rPr>
          <w:lang w:val="en-US"/>
        </w:rPr>
      </w:pPr>
    </w:p>
    <w:p w14:paraId="77378769" w14:textId="0E5A82FC" w:rsidR="00EF71A0" w:rsidRDefault="00EF71A0" w:rsidP="005F320E">
      <w:pPr>
        <w:rPr>
          <w:lang w:val="en-US"/>
        </w:rPr>
      </w:pPr>
    </w:p>
    <w:p w14:paraId="415FBDC3" w14:textId="3FF7A330" w:rsidR="00EF71A0" w:rsidRDefault="00EF71A0" w:rsidP="005F320E">
      <w:pPr>
        <w:rPr>
          <w:lang w:val="en-US"/>
        </w:rPr>
      </w:pPr>
    </w:p>
    <w:p w14:paraId="1A3C4354" w14:textId="0FD361D4" w:rsidR="00EF71A0" w:rsidRDefault="00EF71A0" w:rsidP="005F320E">
      <w:pPr>
        <w:rPr>
          <w:lang w:val="en-US"/>
        </w:rPr>
      </w:pPr>
    </w:p>
    <w:p w14:paraId="3B5CC2D4" w14:textId="36B0FB3B" w:rsidR="00EF71A0" w:rsidRDefault="00EF71A0" w:rsidP="005F320E">
      <w:pPr>
        <w:rPr>
          <w:lang w:val="en-US"/>
        </w:rPr>
      </w:pPr>
    </w:p>
    <w:p w14:paraId="3EA2CC31" w14:textId="7C60569F" w:rsidR="00EF71A0" w:rsidRDefault="00EF71A0" w:rsidP="005F320E">
      <w:pPr>
        <w:rPr>
          <w:lang w:val="en-US"/>
        </w:rPr>
      </w:pPr>
    </w:p>
    <w:p w14:paraId="16E81AF5" w14:textId="735F8FA5" w:rsidR="00EF71A0" w:rsidRDefault="00EF71A0" w:rsidP="005F320E">
      <w:pPr>
        <w:rPr>
          <w:lang w:val="en-US"/>
        </w:rPr>
      </w:pPr>
    </w:p>
    <w:p w14:paraId="34169ED5" w14:textId="0D72AE99" w:rsidR="00EF71A0" w:rsidRDefault="00EF71A0" w:rsidP="005F320E">
      <w:pPr>
        <w:rPr>
          <w:lang w:val="en-US"/>
        </w:rPr>
      </w:pPr>
    </w:p>
    <w:p w14:paraId="03A0DD6E" w14:textId="1E08C821" w:rsidR="00EF71A0" w:rsidRDefault="00EF71A0" w:rsidP="005F320E">
      <w:pPr>
        <w:rPr>
          <w:lang w:val="en-US"/>
        </w:rPr>
      </w:pPr>
    </w:p>
    <w:p w14:paraId="51F26D4F" w14:textId="2333DD1A" w:rsidR="00EF71A0" w:rsidRDefault="00EF71A0" w:rsidP="005F320E">
      <w:pPr>
        <w:rPr>
          <w:lang w:val="en-US"/>
        </w:rPr>
      </w:pPr>
    </w:p>
    <w:p w14:paraId="17B5F9AD" w14:textId="403E557D" w:rsidR="00EF71A0" w:rsidRDefault="00EF71A0" w:rsidP="005F320E">
      <w:pPr>
        <w:rPr>
          <w:lang w:val="en-US"/>
        </w:rPr>
      </w:pPr>
    </w:p>
    <w:p w14:paraId="3262646B" w14:textId="2448FA98" w:rsidR="00EF71A0" w:rsidRDefault="00EF71A0" w:rsidP="005F320E">
      <w:pPr>
        <w:rPr>
          <w:lang w:val="en-US"/>
        </w:rPr>
      </w:pPr>
    </w:p>
    <w:p w14:paraId="1EC25F21" w14:textId="75EEDCF4" w:rsidR="00EF71A0" w:rsidRDefault="00EF71A0" w:rsidP="005F320E">
      <w:pPr>
        <w:rPr>
          <w:lang w:val="en-US"/>
        </w:rPr>
      </w:pPr>
    </w:p>
    <w:p w14:paraId="679F7ECA" w14:textId="3FE1FAFB" w:rsidR="00EF71A0" w:rsidRDefault="00EF71A0" w:rsidP="005F320E">
      <w:pPr>
        <w:rPr>
          <w:lang w:val="en-US"/>
        </w:rPr>
      </w:pPr>
    </w:p>
    <w:p w14:paraId="5B6652D7" w14:textId="184DACA1" w:rsidR="00EF71A0" w:rsidRDefault="00EF71A0" w:rsidP="005F320E">
      <w:pPr>
        <w:rPr>
          <w:lang w:val="en-US"/>
        </w:rPr>
      </w:pPr>
    </w:p>
    <w:p w14:paraId="76E45AD3" w14:textId="61ED10B2" w:rsidR="00EF71A0" w:rsidRDefault="00EF71A0" w:rsidP="005F320E">
      <w:pPr>
        <w:rPr>
          <w:lang w:val="en-US"/>
        </w:rPr>
      </w:pPr>
    </w:p>
    <w:p w14:paraId="5EA65EBE" w14:textId="77777777" w:rsidR="00EF71A0" w:rsidRDefault="00EF71A0" w:rsidP="005F320E">
      <w:pPr>
        <w:rPr>
          <w:lang w:val="en-US"/>
        </w:rPr>
      </w:pPr>
    </w:p>
    <w:p w14:paraId="1F69A19D" w14:textId="77777777" w:rsidR="005F320E" w:rsidRPr="005F320E" w:rsidRDefault="005F320E" w:rsidP="005F320E">
      <w:pPr>
        <w:pStyle w:val="Heading1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bookmarkStart w:id="98" w:name="_Toc528247199"/>
      <w:r>
        <w:rPr>
          <w:rFonts w:ascii="Times New Roman" w:hAnsi="Times New Roman" w:cs="Times New Roman"/>
          <w:sz w:val="24"/>
          <w:szCs w:val="24"/>
          <w:lang w:val="en-US"/>
        </w:rPr>
        <w:t>LAMPIRAN</w:t>
      </w:r>
      <w:bookmarkEnd w:id="98"/>
    </w:p>
    <w:p w14:paraId="3269BEA1" w14:textId="77777777" w:rsidR="008737FD" w:rsidRDefault="008737FD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5D2FA557" w14:textId="661F2A6C" w:rsidR="00A95215" w:rsidRDefault="00A95215" w:rsidP="00A95215">
      <w:pPr>
        <w:rPr>
          <w:lang w:val="en-US"/>
        </w:rPr>
      </w:pPr>
    </w:p>
    <w:p w14:paraId="07E6EC6D" w14:textId="77777777" w:rsidR="00A95215" w:rsidRDefault="00A95215" w:rsidP="00A95215">
      <w:pPr>
        <w:rPr>
          <w:lang w:val="en-US"/>
        </w:rPr>
      </w:pPr>
    </w:p>
    <w:p w14:paraId="4108C1B4" w14:textId="77777777" w:rsidR="00A95215" w:rsidRDefault="00A95215" w:rsidP="00A95215">
      <w:pPr>
        <w:rPr>
          <w:lang w:val="en-US"/>
        </w:rPr>
      </w:pPr>
    </w:p>
    <w:p w14:paraId="07FBE166" w14:textId="77777777" w:rsidR="00A95215" w:rsidRDefault="00A95215" w:rsidP="00A95215">
      <w:pPr>
        <w:rPr>
          <w:lang w:val="en-US"/>
        </w:rPr>
      </w:pPr>
    </w:p>
    <w:p w14:paraId="6502B2B6" w14:textId="54AB5F9A" w:rsidR="00A95215" w:rsidRDefault="00A95215" w:rsidP="00A95215">
      <w:pPr>
        <w:rPr>
          <w:lang w:val="en-US"/>
        </w:rPr>
      </w:pPr>
    </w:p>
    <w:p w14:paraId="338ED3D9" w14:textId="77777777" w:rsidR="00A95215" w:rsidRDefault="00A95215" w:rsidP="00A95215">
      <w:pPr>
        <w:rPr>
          <w:lang w:val="en-US"/>
        </w:rPr>
      </w:pPr>
    </w:p>
    <w:p w14:paraId="0961FC9C" w14:textId="77777777" w:rsidR="00A95215" w:rsidRDefault="00A95215" w:rsidP="00A95215">
      <w:pPr>
        <w:rPr>
          <w:lang w:val="en-US"/>
        </w:rPr>
      </w:pPr>
    </w:p>
    <w:p w14:paraId="0F2498CF" w14:textId="77777777" w:rsidR="00A95215" w:rsidRDefault="00A95215" w:rsidP="00A95215">
      <w:pPr>
        <w:rPr>
          <w:lang w:val="en-US"/>
        </w:rPr>
      </w:pPr>
    </w:p>
    <w:p w14:paraId="0A06F027" w14:textId="77777777" w:rsidR="00A95215" w:rsidRDefault="00A95215" w:rsidP="00A95215">
      <w:pPr>
        <w:rPr>
          <w:lang w:val="en-US"/>
        </w:rPr>
      </w:pPr>
    </w:p>
    <w:p w14:paraId="4737CF6D" w14:textId="77777777" w:rsidR="00A95215" w:rsidRDefault="00A95215" w:rsidP="00A95215">
      <w:pPr>
        <w:rPr>
          <w:lang w:val="en-US"/>
        </w:rPr>
      </w:pPr>
    </w:p>
    <w:p w14:paraId="431D5879" w14:textId="77777777" w:rsidR="00A95215" w:rsidRDefault="00A95215" w:rsidP="00A95215">
      <w:pPr>
        <w:rPr>
          <w:lang w:val="en-US"/>
        </w:rPr>
      </w:pPr>
    </w:p>
    <w:p w14:paraId="57D7E58F" w14:textId="4D7F8623" w:rsidR="00A95215" w:rsidRDefault="00A95215" w:rsidP="00A95215">
      <w:pPr>
        <w:rPr>
          <w:lang w:val="en-US"/>
        </w:rPr>
      </w:pPr>
    </w:p>
    <w:p w14:paraId="108E835B" w14:textId="77777777" w:rsidR="00A95215" w:rsidRDefault="00A95215" w:rsidP="00A95215">
      <w:pPr>
        <w:rPr>
          <w:lang w:val="en-US"/>
        </w:rPr>
      </w:pPr>
    </w:p>
    <w:p w14:paraId="4651FCD2" w14:textId="77777777" w:rsidR="00A95215" w:rsidRDefault="00A95215" w:rsidP="00A95215">
      <w:pPr>
        <w:rPr>
          <w:lang w:val="en-US"/>
        </w:rPr>
      </w:pPr>
    </w:p>
    <w:p w14:paraId="525CD80F" w14:textId="77777777" w:rsidR="00A95215" w:rsidRDefault="00A95215" w:rsidP="00A95215">
      <w:pPr>
        <w:rPr>
          <w:lang w:val="en-US"/>
        </w:rPr>
      </w:pPr>
    </w:p>
    <w:p w14:paraId="4ED99423" w14:textId="3049DBD6" w:rsidR="00A95215" w:rsidRDefault="00A95215" w:rsidP="00A95215">
      <w:pPr>
        <w:rPr>
          <w:lang w:val="en-US"/>
        </w:rPr>
      </w:pPr>
    </w:p>
    <w:p w14:paraId="0C14D0A5" w14:textId="77777777" w:rsidR="00A95215" w:rsidRDefault="00A95215" w:rsidP="00A95215">
      <w:pPr>
        <w:rPr>
          <w:lang w:val="en-US"/>
        </w:rPr>
      </w:pPr>
    </w:p>
    <w:p w14:paraId="1594F9D3" w14:textId="77777777" w:rsidR="00A95215" w:rsidRDefault="00A95215" w:rsidP="00A95215">
      <w:pPr>
        <w:rPr>
          <w:lang w:val="en-US"/>
        </w:rPr>
      </w:pPr>
    </w:p>
    <w:p w14:paraId="0F40C9C1" w14:textId="77777777" w:rsidR="00A95215" w:rsidRDefault="00A95215" w:rsidP="00A95215">
      <w:pPr>
        <w:rPr>
          <w:lang w:val="en-US"/>
        </w:rPr>
      </w:pPr>
    </w:p>
    <w:p w14:paraId="4388AA22" w14:textId="77777777" w:rsidR="00A95215" w:rsidRDefault="00A95215" w:rsidP="00A95215">
      <w:pPr>
        <w:rPr>
          <w:lang w:val="en-US"/>
        </w:rPr>
      </w:pPr>
    </w:p>
    <w:p w14:paraId="6CF3BCF4" w14:textId="77777777" w:rsidR="00A95215" w:rsidRDefault="00A95215" w:rsidP="00A95215">
      <w:pPr>
        <w:rPr>
          <w:lang w:val="en-US"/>
        </w:rPr>
      </w:pPr>
    </w:p>
    <w:p w14:paraId="5DA4DE57" w14:textId="77777777" w:rsidR="00A95215" w:rsidRDefault="00A95215" w:rsidP="00A95215">
      <w:pPr>
        <w:rPr>
          <w:lang w:val="en-US"/>
        </w:rPr>
      </w:pPr>
    </w:p>
    <w:p w14:paraId="18F299A2" w14:textId="77777777" w:rsidR="00A95215" w:rsidRDefault="00A95215" w:rsidP="00A95215">
      <w:pPr>
        <w:rPr>
          <w:lang w:val="en-US"/>
        </w:rPr>
      </w:pPr>
    </w:p>
    <w:p w14:paraId="2DFC9027" w14:textId="77777777" w:rsidR="00A95215" w:rsidRDefault="00A95215" w:rsidP="00A95215">
      <w:pPr>
        <w:rPr>
          <w:lang w:val="en-US"/>
        </w:rPr>
      </w:pPr>
    </w:p>
    <w:p w14:paraId="4D32F9C4" w14:textId="77777777" w:rsidR="00A95215" w:rsidRDefault="00A95215" w:rsidP="00A95215">
      <w:pPr>
        <w:rPr>
          <w:lang w:val="en-US"/>
        </w:rPr>
      </w:pPr>
    </w:p>
    <w:p w14:paraId="37A4A6A0" w14:textId="77777777" w:rsidR="00A95215" w:rsidRDefault="00A95215" w:rsidP="00A95215">
      <w:pPr>
        <w:rPr>
          <w:lang w:val="en-US"/>
        </w:rPr>
      </w:pPr>
    </w:p>
    <w:p w14:paraId="42991A79" w14:textId="77777777" w:rsidR="00A95215" w:rsidRDefault="00A95215" w:rsidP="00A95215">
      <w:pPr>
        <w:rPr>
          <w:lang w:val="en-US"/>
        </w:rPr>
      </w:pPr>
    </w:p>
    <w:p w14:paraId="06995F57" w14:textId="77777777" w:rsidR="00A95215" w:rsidRDefault="00A95215" w:rsidP="00A95215">
      <w:pPr>
        <w:rPr>
          <w:lang w:val="en-US"/>
        </w:rPr>
      </w:pPr>
    </w:p>
    <w:p w14:paraId="44EB35BE" w14:textId="77777777" w:rsidR="00A95215" w:rsidRDefault="00A95215" w:rsidP="00A95215">
      <w:pPr>
        <w:rPr>
          <w:lang w:val="en-US"/>
        </w:rPr>
      </w:pPr>
    </w:p>
    <w:p w14:paraId="0E798927" w14:textId="1C836288" w:rsidR="00A95215" w:rsidRDefault="00A95215" w:rsidP="00A95215">
      <w:pPr>
        <w:rPr>
          <w:lang w:val="en-US"/>
        </w:rPr>
      </w:pPr>
    </w:p>
    <w:p w14:paraId="678F4973" w14:textId="77777777" w:rsidR="00A95215" w:rsidRDefault="00A95215" w:rsidP="00A95215">
      <w:pPr>
        <w:rPr>
          <w:lang w:val="en-US"/>
        </w:rPr>
      </w:pPr>
    </w:p>
    <w:p w14:paraId="7F01A806" w14:textId="77777777" w:rsidR="00A95215" w:rsidRDefault="00A95215" w:rsidP="00A95215">
      <w:pPr>
        <w:rPr>
          <w:lang w:val="en-US"/>
        </w:rPr>
      </w:pPr>
    </w:p>
    <w:p w14:paraId="7D97F9EB" w14:textId="77777777" w:rsidR="00A95215" w:rsidRDefault="00A95215" w:rsidP="00A95215">
      <w:pPr>
        <w:rPr>
          <w:lang w:val="en-US"/>
        </w:rPr>
      </w:pPr>
    </w:p>
    <w:p w14:paraId="4A5BA36F" w14:textId="7767C150" w:rsidR="00A95215" w:rsidRDefault="00A95215" w:rsidP="00A95215">
      <w:pPr>
        <w:rPr>
          <w:lang w:val="en-US"/>
        </w:rPr>
      </w:pPr>
    </w:p>
    <w:p w14:paraId="3899A4ED" w14:textId="77777777" w:rsidR="00A95215" w:rsidRDefault="00A95215" w:rsidP="00A95215">
      <w:pPr>
        <w:rPr>
          <w:lang w:val="en-US"/>
        </w:rPr>
      </w:pPr>
    </w:p>
    <w:p w14:paraId="7958FC80" w14:textId="77777777" w:rsidR="00A95215" w:rsidRDefault="00A95215" w:rsidP="00A95215">
      <w:pPr>
        <w:rPr>
          <w:lang w:val="en-US"/>
        </w:rPr>
      </w:pPr>
    </w:p>
    <w:p w14:paraId="65DBA39F" w14:textId="77777777" w:rsidR="00A95215" w:rsidRDefault="00A95215" w:rsidP="00A95215">
      <w:pPr>
        <w:rPr>
          <w:lang w:val="en-US"/>
        </w:rPr>
      </w:pPr>
    </w:p>
    <w:p w14:paraId="362104F8" w14:textId="77777777" w:rsidR="00A95215" w:rsidRDefault="00A95215" w:rsidP="00A95215">
      <w:pPr>
        <w:rPr>
          <w:lang w:val="en-US"/>
        </w:rPr>
      </w:pPr>
    </w:p>
    <w:p w14:paraId="2BC881C0" w14:textId="77777777" w:rsidR="00A95215" w:rsidRDefault="00A95215" w:rsidP="00A95215">
      <w:pPr>
        <w:rPr>
          <w:lang w:val="en-US"/>
        </w:rPr>
      </w:pPr>
    </w:p>
    <w:p w14:paraId="46266C8E" w14:textId="77777777" w:rsidR="00A95215" w:rsidRDefault="00A95215" w:rsidP="00A95215">
      <w:pPr>
        <w:rPr>
          <w:lang w:val="en-US"/>
        </w:rPr>
      </w:pPr>
    </w:p>
    <w:p w14:paraId="4B1F5A34" w14:textId="77777777" w:rsidR="00A95215" w:rsidRDefault="00A95215" w:rsidP="00A95215">
      <w:pPr>
        <w:rPr>
          <w:lang w:val="en-US"/>
        </w:rPr>
      </w:pPr>
    </w:p>
    <w:p w14:paraId="0CD455D5" w14:textId="77777777" w:rsidR="00A95215" w:rsidRDefault="00A95215" w:rsidP="00A95215">
      <w:pPr>
        <w:rPr>
          <w:lang w:val="en-US"/>
        </w:rPr>
      </w:pPr>
    </w:p>
    <w:p w14:paraId="48ED9728" w14:textId="77777777" w:rsidR="00A95215" w:rsidRDefault="00A95215" w:rsidP="00A95215">
      <w:pPr>
        <w:rPr>
          <w:lang w:val="en-US"/>
        </w:rPr>
      </w:pPr>
    </w:p>
    <w:p w14:paraId="5DCCBE02" w14:textId="77777777" w:rsidR="00A95215" w:rsidRDefault="00A95215" w:rsidP="00A95215">
      <w:pPr>
        <w:rPr>
          <w:lang w:val="en-US"/>
        </w:rPr>
      </w:pPr>
    </w:p>
    <w:p w14:paraId="12A242D3" w14:textId="77777777" w:rsidR="00A95215" w:rsidRDefault="00A95215" w:rsidP="00A95215">
      <w:pPr>
        <w:rPr>
          <w:lang w:val="en-US"/>
        </w:rPr>
      </w:pPr>
    </w:p>
    <w:p w14:paraId="75EA41EF" w14:textId="77777777" w:rsidR="00A95215" w:rsidRDefault="00A95215" w:rsidP="00A95215">
      <w:pPr>
        <w:rPr>
          <w:lang w:val="en-US"/>
        </w:rPr>
      </w:pPr>
    </w:p>
    <w:p w14:paraId="36395843" w14:textId="77777777" w:rsidR="00BF12AB" w:rsidRPr="00DA67D4" w:rsidRDefault="00BF12AB" w:rsidP="00DA67D4"/>
    <w:sectPr w:rsidR="00BF12AB" w:rsidRPr="00DA67D4" w:rsidSect="00D322B3">
      <w:pgSz w:w="11906" w:h="16838"/>
      <w:pgMar w:top="2268" w:right="1701" w:bottom="1701" w:left="2268" w:header="709" w:footer="709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B3BAB0" w14:textId="77777777" w:rsidR="00CE361F" w:rsidRDefault="00CE361F" w:rsidP="00EC1D7D">
      <w:r>
        <w:separator/>
      </w:r>
    </w:p>
  </w:endnote>
  <w:endnote w:type="continuationSeparator" w:id="0">
    <w:p w14:paraId="7B60A230" w14:textId="77777777" w:rsidR="00CE361F" w:rsidRDefault="00CE361F" w:rsidP="00EC1D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44967053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821499B" w14:textId="4F238A1E" w:rsidR="004F42D6" w:rsidRDefault="004F42D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C16EC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101199AD" w14:textId="77777777" w:rsidR="004F42D6" w:rsidRDefault="004F42D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6FDBEF1" w14:textId="77777777" w:rsidR="004F42D6" w:rsidRDefault="004F42D6">
    <w:pPr>
      <w:pStyle w:val="Footer"/>
      <w:jc w:val="right"/>
    </w:pPr>
  </w:p>
  <w:p w14:paraId="7F931AC2" w14:textId="77777777" w:rsidR="004F42D6" w:rsidRDefault="004F42D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7846860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C15979" w14:textId="77777777" w:rsidR="004F42D6" w:rsidRDefault="004F42D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E9267CD" w14:textId="77777777" w:rsidR="004F42D6" w:rsidRDefault="004F42D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D467537" w14:textId="77777777" w:rsidR="00CE361F" w:rsidRDefault="00CE361F" w:rsidP="00EC1D7D">
      <w:r>
        <w:separator/>
      </w:r>
    </w:p>
  </w:footnote>
  <w:footnote w:type="continuationSeparator" w:id="0">
    <w:p w14:paraId="4C745EAC" w14:textId="77777777" w:rsidR="00CE361F" w:rsidRDefault="00CE361F" w:rsidP="00EC1D7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A6D7C64"/>
    <w:multiLevelType w:val="multilevel"/>
    <w:tmpl w:val="DBFCE1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34D66BC"/>
    <w:multiLevelType w:val="multilevel"/>
    <w:tmpl w:val="F078D3EC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2" w15:restartNumberingAfterBreak="0">
    <w:nsid w:val="23C86972"/>
    <w:multiLevelType w:val="multilevel"/>
    <w:tmpl w:val="EBF80F2E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24A62B42"/>
    <w:multiLevelType w:val="multilevel"/>
    <w:tmpl w:val="94C84F6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 w15:restartNumberingAfterBreak="0">
    <w:nsid w:val="287B2876"/>
    <w:multiLevelType w:val="multilevel"/>
    <w:tmpl w:val="2F589A74"/>
    <w:lvl w:ilvl="0">
      <w:start w:val="1"/>
      <w:numFmt w:val="decimal"/>
      <w:lvlText w:val="%1."/>
      <w:lvlJc w:val="left"/>
      <w:pPr>
        <w:ind w:left="1440" w:hanging="360"/>
      </w:pPr>
      <w:rPr>
        <w:rFonts w:ascii="Times New Roman" w:eastAsia="Arial" w:hAnsi="Times New Roman" w:cs="Times New Roman" w:hint="default"/>
        <w:color w:val="222222"/>
        <w:sz w:val="24"/>
        <w:szCs w:val="24"/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5" w15:restartNumberingAfterBreak="0">
    <w:nsid w:val="48220D73"/>
    <w:multiLevelType w:val="multilevel"/>
    <w:tmpl w:val="428C77BE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6" w15:restartNumberingAfterBreak="0">
    <w:nsid w:val="4A1C5024"/>
    <w:multiLevelType w:val="hybridMultilevel"/>
    <w:tmpl w:val="6E869834"/>
    <w:lvl w:ilvl="0" w:tplc="0421000F">
      <w:start w:val="1"/>
      <w:numFmt w:val="decimal"/>
      <w:lvlText w:val="%1."/>
      <w:lvlJc w:val="left"/>
      <w:pPr>
        <w:ind w:left="1440" w:hanging="360"/>
      </w:p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4DB72F81"/>
    <w:multiLevelType w:val="multilevel"/>
    <w:tmpl w:val="3C68B7D2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8" w15:restartNumberingAfterBreak="0">
    <w:nsid w:val="543B2636"/>
    <w:multiLevelType w:val="multilevel"/>
    <w:tmpl w:val="184C78E0"/>
    <w:lvl w:ilvl="0">
      <w:start w:val="1"/>
      <w:numFmt w:val="decimal"/>
      <w:lvlText w:val="%1."/>
      <w:lvlJc w:val="left"/>
      <w:pPr>
        <w:ind w:left="1440" w:hanging="360"/>
      </w:pPr>
      <w:rPr>
        <w:i w:val="0"/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9" w15:restartNumberingAfterBreak="0">
    <w:nsid w:val="599613A8"/>
    <w:multiLevelType w:val="multilevel"/>
    <w:tmpl w:val="70D2956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0" w15:restartNumberingAfterBreak="0">
    <w:nsid w:val="698C747E"/>
    <w:multiLevelType w:val="hybridMultilevel"/>
    <w:tmpl w:val="BEC4106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72DD4FBF"/>
    <w:multiLevelType w:val="multilevel"/>
    <w:tmpl w:val="4D5C4A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7A5A1D9F"/>
    <w:multiLevelType w:val="multilevel"/>
    <w:tmpl w:val="3CB2CE5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3" w15:restartNumberingAfterBreak="0">
    <w:nsid w:val="7AB54955"/>
    <w:multiLevelType w:val="multilevel"/>
    <w:tmpl w:val="6872721E"/>
    <w:lvl w:ilvl="0">
      <w:start w:val="1"/>
      <w:numFmt w:val="decimal"/>
      <w:lvlText w:val="%1."/>
      <w:lvlJc w:val="left"/>
      <w:pPr>
        <w:ind w:left="216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360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432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76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6480" w:hanging="360"/>
      </w:pPr>
      <w:rPr>
        <w:rFonts w:ascii="Times New Roman" w:eastAsia="Times New Roman" w:hAnsi="Times New Roman" w:cs="Times New Roman"/>
        <w:u w:val="none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920" w:hanging="360"/>
      </w:pPr>
      <w:rPr>
        <w:u w:val="none"/>
      </w:rPr>
    </w:lvl>
  </w:abstractNum>
  <w:abstractNum w:abstractNumId="14" w15:restartNumberingAfterBreak="0">
    <w:nsid w:val="7D6C7AB8"/>
    <w:multiLevelType w:val="hybridMultilevel"/>
    <w:tmpl w:val="35B824F8"/>
    <w:lvl w:ilvl="0" w:tplc="8940FF62">
      <w:start w:val="1"/>
      <w:numFmt w:val="decimal"/>
      <w:lvlText w:val="%1."/>
      <w:lvlJc w:val="left"/>
      <w:pPr>
        <w:ind w:left="2160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880" w:hanging="360"/>
      </w:pPr>
    </w:lvl>
    <w:lvl w:ilvl="2" w:tplc="0421001B" w:tentative="1">
      <w:start w:val="1"/>
      <w:numFmt w:val="lowerRoman"/>
      <w:lvlText w:val="%3."/>
      <w:lvlJc w:val="right"/>
      <w:pPr>
        <w:ind w:left="3600" w:hanging="180"/>
      </w:pPr>
    </w:lvl>
    <w:lvl w:ilvl="3" w:tplc="0421000F" w:tentative="1">
      <w:start w:val="1"/>
      <w:numFmt w:val="decimal"/>
      <w:lvlText w:val="%4."/>
      <w:lvlJc w:val="left"/>
      <w:pPr>
        <w:ind w:left="4320" w:hanging="360"/>
      </w:pPr>
    </w:lvl>
    <w:lvl w:ilvl="4" w:tplc="04210019" w:tentative="1">
      <w:start w:val="1"/>
      <w:numFmt w:val="lowerLetter"/>
      <w:lvlText w:val="%5."/>
      <w:lvlJc w:val="left"/>
      <w:pPr>
        <w:ind w:left="5040" w:hanging="360"/>
      </w:pPr>
    </w:lvl>
    <w:lvl w:ilvl="5" w:tplc="0421001B" w:tentative="1">
      <w:start w:val="1"/>
      <w:numFmt w:val="lowerRoman"/>
      <w:lvlText w:val="%6."/>
      <w:lvlJc w:val="right"/>
      <w:pPr>
        <w:ind w:left="5760" w:hanging="180"/>
      </w:pPr>
    </w:lvl>
    <w:lvl w:ilvl="6" w:tplc="0421000F" w:tentative="1">
      <w:start w:val="1"/>
      <w:numFmt w:val="decimal"/>
      <w:lvlText w:val="%7."/>
      <w:lvlJc w:val="left"/>
      <w:pPr>
        <w:ind w:left="6480" w:hanging="360"/>
      </w:pPr>
    </w:lvl>
    <w:lvl w:ilvl="7" w:tplc="04210019" w:tentative="1">
      <w:start w:val="1"/>
      <w:numFmt w:val="lowerLetter"/>
      <w:lvlText w:val="%8."/>
      <w:lvlJc w:val="left"/>
      <w:pPr>
        <w:ind w:left="7200" w:hanging="360"/>
      </w:pPr>
    </w:lvl>
    <w:lvl w:ilvl="8" w:tplc="0421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5" w15:restartNumberingAfterBreak="0">
    <w:nsid w:val="7E9E395B"/>
    <w:multiLevelType w:val="hybridMultilevel"/>
    <w:tmpl w:val="3ED61D66"/>
    <w:lvl w:ilvl="0" w:tplc="0421000F">
      <w:start w:val="1"/>
      <w:numFmt w:val="decimal"/>
      <w:lvlText w:val="%1."/>
      <w:lvlJc w:val="left"/>
      <w:pPr>
        <w:ind w:left="2880" w:hanging="360"/>
      </w:pPr>
    </w:lvl>
    <w:lvl w:ilvl="1" w:tplc="04210019" w:tentative="1">
      <w:start w:val="1"/>
      <w:numFmt w:val="lowerLetter"/>
      <w:lvlText w:val="%2."/>
      <w:lvlJc w:val="left"/>
      <w:pPr>
        <w:ind w:left="3600" w:hanging="360"/>
      </w:pPr>
    </w:lvl>
    <w:lvl w:ilvl="2" w:tplc="0421001B" w:tentative="1">
      <w:start w:val="1"/>
      <w:numFmt w:val="lowerRoman"/>
      <w:lvlText w:val="%3."/>
      <w:lvlJc w:val="right"/>
      <w:pPr>
        <w:ind w:left="4320" w:hanging="180"/>
      </w:pPr>
    </w:lvl>
    <w:lvl w:ilvl="3" w:tplc="0421000F" w:tentative="1">
      <w:start w:val="1"/>
      <w:numFmt w:val="decimal"/>
      <w:lvlText w:val="%4."/>
      <w:lvlJc w:val="left"/>
      <w:pPr>
        <w:ind w:left="5040" w:hanging="360"/>
      </w:pPr>
    </w:lvl>
    <w:lvl w:ilvl="4" w:tplc="04210019" w:tentative="1">
      <w:start w:val="1"/>
      <w:numFmt w:val="lowerLetter"/>
      <w:lvlText w:val="%5."/>
      <w:lvlJc w:val="left"/>
      <w:pPr>
        <w:ind w:left="5760" w:hanging="360"/>
      </w:pPr>
    </w:lvl>
    <w:lvl w:ilvl="5" w:tplc="0421001B" w:tentative="1">
      <w:start w:val="1"/>
      <w:numFmt w:val="lowerRoman"/>
      <w:lvlText w:val="%6."/>
      <w:lvlJc w:val="right"/>
      <w:pPr>
        <w:ind w:left="6480" w:hanging="180"/>
      </w:pPr>
    </w:lvl>
    <w:lvl w:ilvl="6" w:tplc="0421000F" w:tentative="1">
      <w:start w:val="1"/>
      <w:numFmt w:val="decimal"/>
      <w:lvlText w:val="%7."/>
      <w:lvlJc w:val="left"/>
      <w:pPr>
        <w:ind w:left="7200" w:hanging="360"/>
      </w:pPr>
    </w:lvl>
    <w:lvl w:ilvl="7" w:tplc="04210019" w:tentative="1">
      <w:start w:val="1"/>
      <w:numFmt w:val="lowerLetter"/>
      <w:lvlText w:val="%8."/>
      <w:lvlJc w:val="left"/>
      <w:pPr>
        <w:ind w:left="7920" w:hanging="360"/>
      </w:pPr>
    </w:lvl>
    <w:lvl w:ilvl="8" w:tplc="0421001B" w:tentative="1">
      <w:start w:val="1"/>
      <w:numFmt w:val="lowerRoman"/>
      <w:lvlText w:val="%9."/>
      <w:lvlJc w:val="right"/>
      <w:pPr>
        <w:ind w:left="8640" w:hanging="180"/>
      </w:pPr>
    </w:lvl>
  </w:abstractNum>
  <w:num w:numId="1">
    <w:abstractNumId w:val="1"/>
  </w:num>
  <w:num w:numId="2">
    <w:abstractNumId w:val="8"/>
  </w:num>
  <w:num w:numId="3">
    <w:abstractNumId w:val="7"/>
  </w:num>
  <w:num w:numId="4">
    <w:abstractNumId w:val="5"/>
  </w:num>
  <w:num w:numId="5">
    <w:abstractNumId w:val="4"/>
  </w:num>
  <w:num w:numId="6">
    <w:abstractNumId w:val="9"/>
  </w:num>
  <w:num w:numId="7">
    <w:abstractNumId w:val="13"/>
  </w:num>
  <w:num w:numId="8">
    <w:abstractNumId w:val="3"/>
  </w:num>
  <w:num w:numId="9">
    <w:abstractNumId w:val="15"/>
  </w:num>
  <w:num w:numId="10">
    <w:abstractNumId w:val="6"/>
  </w:num>
  <w:num w:numId="11">
    <w:abstractNumId w:val="12"/>
  </w:num>
  <w:num w:numId="12">
    <w:abstractNumId w:val="10"/>
  </w:num>
  <w:num w:numId="13">
    <w:abstractNumId w:val="14"/>
  </w:num>
  <w:num w:numId="14">
    <w:abstractNumId w:val="11"/>
  </w:num>
  <w:num w:numId="15">
    <w:abstractNumId w:val="0"/>
  </w:num>
  <w:num w:numId="1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737FD"/>
    <w:rsid w:val="00015DEB"/>
    <w:rsid w:val="00020DE2"/>
    <w:rsid w:val="00031B3C"/>
    <w:rsid w:val="00033B27"/>
    <w:rsid w:val="00086695"/>
    <w:rsid w:val="000924C8"/>
    <w:rsid w:val="000929DC"/>
    <w:rsid w:val="00093FA7"/>
    <w:rsid w:val="000A69E5"/>
    <w:rsid w:val="000B7636"/>
    <w:rsid w:val="000C352B"/>
    <w:rsid w:val="000C78E8"/>
    <w:rsid w:val="000D0624"/>
    <w:rsid w:val="000D3858"/>
    <w:rsid w:val="000F1C15"/>
    <w:rsid w:val="000F4E16"/>
    <w:rsid w:val="0010054B"/>
    <w:rsid w:val="00146431"/>
    <w:rsid w:val="0015755D"/>
    <w:rsid w:val="00165163"/>
    <w:rsid w:val="00171C8C"/>
    <w:rsid w:val="0018297F"/>
    <w:rsid w:val="00195FAC"/>
    <w:rsid w:val="001A5EF0"/>
    <w:rsid w:val="001C16EC"/>
    <w:rsid w:val="001D6B05"/>
    <w:rsid w:val="001E0FB7"/>
    <w:rsid w:val="001E325D"/>
    <w:rsid w:val="001E3DF3"/>
    <w:rsid w:val="001E55BC"/>
    <w:rsid w:val="001F4319"/>
    <w:rsid w:val="0026042D"/>
    <w:rsid w:val="00266C66"/>
    <w:rsid w:val="00270A22"/>
    <w:rsid w:val="00270C67"/>
    <w:rsid w:val="0028035E"/>
    <w:rsid w:val="002862A6"/>
    <w:rsid w:val="002C0C51"/>
    <w:rsid w:val="002D7AD7"/>
    <w:rsid w:val="00305FD2"/>
    <w:rsid w:val="00312297"/>
    <w:rsid w:val="00325947"/>
    <w:rsid w:val="0032751A"/>
    <w:rsid w:val="003819EE"/>
    <w:rsid w:val="003C46A9"/>
    <w:rsid w:val="003D4835"/>
    <w:rsid w:val="003E158F"/>
    <w:rsid w:val="0040318B"/>
    <w:rsid w:val="00406DE8"/>
    <w:rsid w:val="00417FAC"/>
    <w:rsid w:val="00430F44"/>
    <w:rsid w:val="00451383"/>
    <w:rsid w:val="00466F20"/>
    <w:rsid w:val="004849E2"/>
    <w:rsid w:val="004A22DA"/>
    <w:rsid w:val="004C3FE9"/>
    <w:rsid w:val="004D0177"/>
    <w:rsid w:val="004D708A"/>
    <w:rsid w:val="004E36B5"/>
    <w:rsid w:val="004F42D6"/>
    <w:rsid w:val="00533ECB"/>
    <w:rsid w:val="005504AC"/>
    <w:rsid w:val="00555E56"/>
    <w:rsid w:val="00557BB6"/>
    <w:rsid w:val="005659AD"/>
    <w:rsid w:val="005737AF"/>
    <w:rsid w:val="00575D2D"/>
    <w:rsid w:val="0058036E"/>
    <w:rsid w:val="00581494"/>
    <w:rsid w:val="00581EA9"/>
    <w:rsid w:val="005948F6"/>
    <w:rsid w:val="00595C37"/>
    <w:rsid w:val="005D3BDD"/>
    <w:rsid w:val="005F2F0F"/>
    <w:rsid w:val="005F320E"/>
    <w:rsid w:val="00603219"/>
    <w:rsid w:val="00605E77"/>
    <w:rsid w:val="00660EC1"/>
    <w:rsid w:val="006662D3"/>
    <w:rsid w:val="00677153"/>
    <w:rsid w:val="00681079"/>
    <w:rsid w:val="00682C52"/>
    <w:rsid w:val="0069379D"/>
    <w:rsid w:val="006A77C5"/>
    <w:rsid w:val="006C763D"/>
    <w:rsid w:val="006D0C92"/>
    <w:rsid w:val="006E0656"/>
    <w:rsid w:val="006E3888"/>
    <w:rsid w:val="006E6FAD"/>
    <w:rsid w:val="006F17F0"/>
    <w:rsid w:val="006F5B5E"/>
    <w:rsid w:val="0070083C"/>
    <w:rsid w:val="007055BD"/>
    <w:rsid w:val="00715964"/>
    <w:rsid w:val="0072181D"/>
    <w:rsid w:val="00726980"/>
    <w:rsid w:val="00771613"/>
    <w:rsid w:val="00790DE6"/>
    <w:rsid w:val="00792120"/>
    <w:rsid w:val="007A0C8D"/>
    <w:rsid w:val="007E3C96"/>
    <w:rsid w:val="007E5AF0"/>
    <w:rsid w:val="007F1366"/>
    <w:rsid w:val="007F6DB4"/>
    <w:rsid w:val="00833585"/>
    <w:rsid w:val="008518FA"/>
    <w:rsid w:val="008705FF"/>
    <w:rsid w:val="008737FD"/>
    <w:rsid w:val="008823BC"/>
    <w:rsid w:val="00883391"/>
    <w:rsid w:val="00891610"/>
    <w:rsid w:val="00895BAE"/>
    <w:rsid w:val="008A72E3"/>
    <w:rsid w:val="008B4278"/>
    <w:rsid w:val="008C4DF1"/>
    <w:rsid w:val="008D1C18"/>
    <w:rsid w:val="008D3EF2"/>
    <w:rsid w:val="008E0430"/>
    <w:rsid w:val="00900B9F"/>
    <w:rsid w:val="009034F5"/>
    <w:rsid w:val="00913DA2"/>
    <w:rsid w:val="009600FB"/>
    <w:rsid w:val="0097302A"/>
    <w:rsid w:val="0098738E"/>
    <w:rsid w:val="009926C8"/>
    <w:rsid w:val="00997BC5"/>
    <w:rsid w:val="009A06EB"/>
    <w:rsid w:val="009B23B4"/>
    <w:rsid w:val="009C317B"/>
    <w:rsid w:val="009C4E80"/>
    <w:rsid w:val="009E27D6"/>
    <w:rsid w:val="009F720A"/>
    <w:rsid w:val="00A01B34"/>
    <w:rsid w:val="00A157B9"/>
    <w:rsid w:val="00A86680"/>
    <w:rsid w:val="00A9391F"/>
    <w:rsid w:val="00A95215"/>
    <w:rsid w:val="00A97393"/>
    <w:rsid w:val="00A979E2"/>
    <w:rsid w:val="00AA3011"/>
    <w:rsid w:val="00AA37B2"/>
    <w:rsid w:val="00AD68F7"/>
    <w:rsid w:val="00AE4DAD"/>
    <w:rsid w:val="00AF7576"/>
    <w:rsid w:val="00B23325"/>
    <w:rsid w:val="00B25650"/>
    <w:rsid w:val="00B302FF"/>
    <w:rsid w:val="00B77EEF"/>
    <w:rsid w:val="00B853F3"/>
    <w:rsid w:val="00BA5F3F"/>
    <w:rsid w:val="00BD6EDA"/>
    <w:rsid w:val="00BF12AB"/>
    <w:rsid w:val="00BF4B09"/>
    <w:rsid w:val="00C05F2B"/>
    <w:rsid w:val="00C06AFE"/>
    <w:rsid w:val="00C11C02"/>
    <w:rsid w:val="00C23FA0"/>
    <w:rsid w:val="00C30635"/>
    <w:rsid w:val="00C408A0"/>
    <w:rsid w:val="00C426CA"/>
    <w:rsid w:val="00C466DB"/>
    <w:rsid w:val="00C47913"/>
    <w:rsid w:val="00C47AD7"/>
    <w:rsid w:val="00C55BBE"/>
    <w:rsid w:val="00C620B3"/>
    <w:rsid w:val="00C62DD9"/>
    <w:rsid w:val="00C80853"/>
    <w:rsid w:val="00C82F0C"/>
    <w:rsid w:val="00C83AA6"/>
    <w:rsid w:val="00C966C3"/>
    <w:rsid w:val="00CA2291"/>
    <w:rsid w:val="00CB1A19"/>
    <w:rsid w:val="00CE361F"/>
    <w:rsid w:val="00CF79A2"/>
    <w:rsid w:val="00D01AB9"/>
    <w:rsid w:val="00D322B3"/>
    <w:rsid w:val="00D42F2D"/>
    <w:rsid w:val="00D44CEC"/>
    <w:rsid w:val="00D528E9"/>
    <w:rsid w:val="00D56CEE"/>
    <w:rsid w:val="00D6626B"/>
    <w:rsid w:val="00D8287F"/>
    <w:rsid w:val="00DA67D4"/>
    <w:rsid w:val="00DB682F"/>
    <w:rsid w:val="00DC2776"/>
    <w:rsid w:val="00DD05FC"/>
    <w:rsid w:val="00DD0BE7"/>
    <w:rsid w:val="00E205BA"/>
    <w:rsid w:val="00E61A48"/>
    <w:rsid w:val="00E74D40"/>
    <w:rsid w:val="00E96FDE"/>
    <w:rsid w:val="00EA39EE"/>
    <w:rsid w:val="00EB7060"/>
    <w:rsid w:val="00EC1D7D"/>
    <w:rsid w:val="00EE35AD"/>
    <w:rsid w:val="00EE496F"/>
    <w:rsid w:val="00EE49F9"/>
    <w:rsid w:val="00EF71A0"/>
    <w:rsid w:val="00F037F6"/>
    <w:rsid w:val="00F163A1"/>
    <w:rsid w:val="00F2683C"/>
    <w:rsid w:val="00F32FDA"/>
    <w:rsid w:val="00F54B6C"/>
    <w:rsid w:val="00F54D44"/>
    <w:rsid w:val="00F81F6F"/>
    <w:rsid w:val="00F857E1"/>
    <w:rsid w:val="00F87609"/>
    <w:rsid w:val="00F94548"/>
    <w:rsid w:val="00FB2212"/>
    <w:rsid w:val="00FC35B6"/>
    <w:rsid w:val="00FE22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81885C"/>
  <w15:docId w15:val="{3DD4CFBC-2336-46D5-9F97-A631DED68D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Calibri"/>
        <w:lang w:val="id-ID" w:eastAsia="id-ID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ListParagraph">
    <w:name w:val="List Paragraph"/>
    <w:basedOn w:val="Normal"/>
    <w:uiPriority w:val="34"/>
    <w:qFormat/>
    <w:rsid w:val="00AF7576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1E55BC"/>
    <w:pPr>
      <w:spacing w:after="200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A979E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DC2776"/>
    <w:rPr>
      <w:b/>
      <w:sz w:val="48"/>
      <w:szCs w:val="48"/>
    </w:rPr>
  </w:style>
  <w:style w:type="paragraph" w:styleId="Bibliography">
    <w:name w:val="Bibliography"/>
    <w:basedOn w:val="Normal"/>
    <w:next w:val="Normal"/>
    <w:uiPriority w:val="37"/>
    <w:unhideWhenUsed/>
    <w:rsid w:val="00DC2776"/>
  </w:style>
  <w:style w:type="paragraph" w:styleId="Header">
    <w:name w:val="header"/>
    <w:basedOn w:val="Normal"/>
    <w:link w:val="HeaderChar"/>
    <w:uiPriority w:val="99"/>
    <w:unhideWhenUsed/>
    <w:rsid w:val="00EC1D7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C1D7D"/>
  </w:style>
  <w:style w:type="paragraph" w:styleId="Footer">
    <w:name w:val="footer"/>
    <w:basedOn w:val="Normal"/>
    <w:link w:val="FooterChar"/>
    <w:uiPriority w:val="99"/>
    <w:unhideWhenUsed/>
    <w:rsid w:val="00EC1D7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C1D7D"/>
  </w:style>
  <w:style w:type="paragraph" w:styleId="TOCHeading">
    <w:name w:val="TOC Heading"/>
    <w:basedOn w:val="Heading1"/>
    <w:next w:val="Normal"/>
    <w:uiPriority w:val="39"/>
    <w:unhideWhenUsed/>
    <w:qFormat/>
    <w:rsid w:val="00C620B3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C620B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620B3"/>
    <w:pPr>
      <w:spacing w:after="100"/>
      <w:ind w:left="200"/>
    </w:pPr>
  </w:style>
  <w:style w:type="paragraph" w:styleId="TOC3">
    <w:name w:val="toc 3"/>
    <w:basedOn w:val="Normal"/>
    <w:next w:val="Normal"/>
    <w:autoRedefine/>
    <w:uiPriority w:val="39"/>
    <w:unhideWhenUsed/>
    <w:rsid w:val="00C620B3"/>
    <w:pPr>
      <w:spacing w:after="100"/>
      <w:ind w:left="400"/>
    </w:pPr>
  </w:style>
  <w:style w:type="character" w:styleId="Hyperlink">
    <w:name w:val="Hyperlink"/>
    <w:basedOn w:val="DefaultParagraphFont"/>
    <w:uiPriority w:val="99"/>
    <w:unhideWhenUsed/>
    <w:rsid w:val="00C620B3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0C352B"/>
  </w:style>
  <w:style w:type="character" w:customStyle="1" w:styleId="UnresolvedMention">
    <w:name w:val="Unresolved Mention"/>
    <w:basedOn w:val="DefaultParagraphFont"/>
    <w:uiPriority w:val="99"/>
    <w:semiHidden/>
    <w:unhideWhenUsed/>
    <w:rsid w:val="00195FA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11372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0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7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7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71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07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01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007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65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5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1417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08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947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38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6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027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705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090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632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309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287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169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6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440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7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54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464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727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3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552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71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854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593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579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64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9357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2383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40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630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617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350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30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11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236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60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65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21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4426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09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059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62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46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377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47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733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851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26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14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6392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19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369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691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570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040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573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61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6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316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33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766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5176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2489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727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501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0359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147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57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49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925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433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726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943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58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823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92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291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350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686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633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73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661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0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60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469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114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3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802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787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5040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2694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50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167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6586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407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3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11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35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2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51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90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8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83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file:///C:\Users\Rafi%20Indrajati\Documents\TUGAS%20AKHIR\BAB1.docx" TargetMode="External"/><Relationship Id="rId18" Type="http://schemas.openxmlformats.org/officeDocument/2006/relationships/hyperlink" Target="file:///C:\Users\Rafi%20Indrajati\Documents\TUGAS%20AKHIR\BAB1.docx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file:///C:\Users\Rafi%20Indrajati\Documents\TUGAS%20AKHIR\BAB1.docx" TargetMode="External"/><Relationship Id="rId17" Type="http://schemas.openxmlformats.org/officeDocument/2006/relationships/hyperlink" Target="file:///C:\Users\Rafi%20Indrajati\Documents\TUGAS%20AKHIR\BAB1.docx" TargetMode="External"/><Relationship Id="rId2" Type="http://schemas.openxmlformats.org/officeDocument/2006/relationships/numbering" Target="numbering.xml"/><Relationship Id="rId16" Type="http://schemas.openxmlformats.org/officeDocument/2006/relationships/hyperlink" Target="file:///C:\Users\Rafi%20Indrajati\Documents\TUGAS%20AKHIR\BAB1.docx" TargetMode="External"/><Relationship Id="rId20" Type="http://schemas.openxmlformats.org/officeDocument/2006/relationships/hyperlink" Target="https://en.wikipedia.org/wiki/Data_minin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hyperlink" Target="file:///C:\Users\Rafi%20Indrajati\Documents\TUGAS%20AKHIR\BAB1.docx" TargetMode="External"/><Relationship Id="rId10" Type="http://schemas.openxmlformats.org/officeDocument/2006/relationships/footer" Target="footer2.xml"/><Relationship Id="rId19" Type="http://schemas.openxmlformats.org/officeDocument/2006/relationships/hyperlink" Target="file:///C:\Users\Rafi%20Indrajati\Documents\TUGAS%20AKHIR\BAB1.docx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file:///C:\Users\Rafi%20Indrajati\Documents\TUGAS%20AKHIR\BAB1.docx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Wir14</b:Tag>
    <b:SourceType>InternetSite</b:SourceType>
    <b:Guid>{16D97A13-E380-448D-8FC3-C4939F14BC40}</b:Guid>
    <b:Year>2014</b:Year>
    <b:Author>
      <b:Author>
        <b:NameList>
          <b:Person>
            <b:Last>Setiawan</b:Last>
            <b:First>Wira</b:First>
          </b:Person>
        </b:NameList>
      </b:Author>
    </b:Author>
    <b:InternetSiteTitle>wirasetiawan29.wordpress.com</b:InternetSiteTitle>
    <b:Month>08</b:Month>
    <b:Day>17</b:Day>
    <b:URL>https://wirasetiawan29.wordpress.com/2014/08/17/apa-itu-api/</b:URL>
    <b:RefOrder>1</b:RefOrder>
  </b:Source>
  <b:Source>
    <b:Tag>Goo</b:Tag>
    <b:SourceType>InternetSite</b:SourceType>
    <b:Guid>{064B086D-3E95-490C-A316-2DE32E98DA1B}</b:Guid>
    <b:Author>
      <b:Author>
        <b:NameList>
          <b:Person>
            <b:Last>Developers</b:Last>
            <b:First>Google</b:First>
          </b:Person>
        </b:NameList>
      </b:Author>
    </b:Author>
    <b:InternetSiteTitle>developers.google.com</b:InternetSiteTitle>
    <b:URL>https://developers.google.com/vision/android/text-overview</b:URL>
    <b:RefOrder>2</b:RefOrder>
  </b:Source>
  <b:Source>
    <b:Tag>rog</b:Tag>
    <b:SourceType>InternetSite</b:SourceType>
    <b:Guid>{49C0C77D-FFC5-421E-9F7D-FEBF3499A70F}</b:Guid>
    <b:Author>
      <b:Author>
        <b:NameList>
          <b:Person>
            <b:Last>dudler</b:Last>
            <b:First>roger</b:First>
          </b:Person>
        </b:NameList>
      </b:Author>
    </b:Author>
    <b:URL>http://rogerdudler.github.io/git-guide/index.id.html</b:URL>
    <b:RefOrder>3</b:RefOrder>
  </b:Source>
  <b:Source>
    <b:Tag>Wik</b:Tag>
    <b:SourceType>InternetSite</b:SourceType>
    <b:Guid>{CBE2D00C-E6DA-485B-885E-0C1DC596E211}</b:Guid>
    <b:Author>
      <b:Author>
        <b:NameList>
          <b:Person>
            <b:Last>Wikipedia</b:Last>
          </b:Person>
        </b:NameList>
      </b:Author>
    </b:Author>
    <b:InternetSiteTitle>Wikipedia.com</b:InternetSiteTitle>
    <b:URL>https://en.wikipedia.org/wiki/GitHub</b:URL>
    <b:RefOrder>4</b:RefOrder>
  </b:Source>
  <b:Source>
    <b:Tag>Wik1</b:Tag>
    <b:SourceType>InternetSite</b:SourceType>
    <b:Guid>{3F7CBA51-9236-4C31-A6F7-16A922AE380E}</b:Guid>
    <b:Author>
      <b:Author>
        <b:NameList>
          <b:Person>
            <b:Last>Wikipedia</b:Last>
          </b:Person>
        </b:NameList>
      </b:Author>
    </b:Author>
    <b:InternetSiteTitle>Wikipedia.com</b:InternetSiteTitle>
    <b:URL>https://en.wikipedia.org/wiki/Google_Cloud_Platform</b:URL>
    <b:RefOrder>5</b:RefOrder>
  </b:Source>
  <b:Source>
    <b:Tag>Wik2</b:Tag>
    <b:SourceType>InternetSite</b:SourceType>
    <b:Guid>{DAC60173-A52F-40DC-B10F-FE36171BB547}</b:Guid>
    <b:Author>
      <b:Author>
        <b:NameList>
          <b:Person>
            <b:Last>Wikipedia</b:Last>
          </b:Person>
        </b:NameList>
      </b:Author>
    </b:Author>
    <b:InternetSiteTitle>Wikipedia.com</b:InternetSiteTitle>
    <b:URL>https://id.wikipedia.org/wiki/XML</b:URL>
    <b:RefOrder>6</b:RefOrder>
  </b:Source>
</b:Sources>
</file>

<file path=customXml/itemProps1.xml><?xml version="1.0" encoding="utf-8"?>
<ds:datastoreItem xmlns:ds="http://schemas.openxmlformats.org/officeDocument/2006/customXml" ds:itemID="{47C5C611-8EBC-45A3-B56E-26FFE578BE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48</TotalTime>
  <Pages>1</Pages>
  <Words>2503</Words>
  <Characters>14269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fi Indrajati</dc:creator>
  <cp:lastModifiedBy>Windows User</cp:lastModifiedBy>
  <cp:revision>17</cp:revision>
  <cp:lastPrinted>2018-10-25T10:29:00Z</cp:lastPrinted>
  <dcterms:created xsi:type="dcterms:W3CDTF">2018-10-25T09:15:00Z</dcterms:created>
  <dcterms:modified xsi:type="dcterms:W3CDTF">2018-11-05T0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Self UUID Temp</vt:lpwstr>
  </property>
  <property fmtid="{D5CDD505-2E9C-101B-9397-08002B2CF9AE}" pid="24" name="Mendeley Citation Style_1">
    <vt:lpwstr>http://www.zotero.org/styles/ieee</vt:lpwstr>
  </property>
</Properties>
</file>